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81EC52E" w14:textId="7319AB7C" w:rsidR="009515E6" w:rsidRDefault="009515E6">
      <w:pPr>
        <w:rPr>
          <w:rStyle w:val="jlqj4b"/>
          <w:rFonts w:ascii="Times New Roman" w:hAnsi="Times New Roman" w:cs="Times New Roman"/>
          <w:b/>
          <w:lang w:val="en"/>
        </w:rPr>
      </w:pPr>
    </w:p>
    <w:p w14:paraId="463A966F" w14:textId="77777777" w:rsidR="009515E6" w:rsidRDefault="009515E6">
      <w:pPr>
        <w:rPr>
          <w:rStyle w:val="jlqj4b"/>
          <w:rFonts w:ascii="Times New Roman" w:hAnsi="Times New Roman" w:cs="Times New Roman"/>
          <w:b/>
          <w:lang w:val="en"/>
        </w:rPr>
      </w:pPr>
    </w:p>
    <w:p w14:paraId="216DEBC6" w14:textId="77777777" w:rsidR="009515E6" w:rsidRDefault="009515E6">
      <w:pPr>
        <w:rPr>
          <w:rStyle w:val="jlqj4b"/>
          <w:rFonts w:ascii="Times New Roman" w:hAnsi="Times New Roman" w:cs="Times New Roman"/>
          <w:b/>
          <w:lang w:val="en"/>
        </w:rPr>
      </w:pPr>
    </w:p>
    <w:p w14:paraId="5A691745" w14:textId="77777777" w:rsidR="00565EA2" w:rsidRPr="00565EA2" w:rsidRDefault="00565EA2" w:rsidP="00565EA2">
      <w:pPr>
        <w:pStyle w:val="Ttulo2"/>
        <w:rPr>
          <w:rStyle w:val="jlqj4b"/>
          <w:rFonts w:ascii="Times New Roman" w:eastAsiaTheme="minorHAnsi" w:hAnsi="Times New Roman" w:cs="Times New Roman"/>
          <w:bCs w:val="0"/>
          <w:iCs w:val="0"/>
          <w:sz w:val="22"/>
          <w:szCs w:val="22"/>
          <w:lang w:val="en" w:eastAsia="en-US"/>
        </w:rPr>
      </w:pPr>
      <w:bookmarkStart w:id="0" w:name="_Toc7512972"/>
      <w:r w:rsidRPr="00565EA2">
        <w:rPr>
          <w:rStyle w:val="jlqj4b"/>
          <w:rFonts w:ascii="Times New Roman" w:eastAsiaTheme="minorHAnsi" w:hAnsi="Times New Roman" w:cs="Times New Roman"/>
          <w:bCs w:val="0"/>
          <w:iCs w:val="0"/>
          <w:sz w:val="22"/>
          <w:szCs w:val="22"/>
          <w:lang w:val="en" w:eastAsia="en-US"/>
        </w:rPr>
        <w:t>Determination of Silica in Wheat Leaves with ATR-FTIR-Chemometrics</w:t>
      </w:r>
    </w:p>
    <w:p w14:paraId="278EB184" w14:textId="649197EE" w:rsidR="009F3814" w:rsidRPr="00B20B2A" w:rsidRDefault="009F3814" w:rsidP="00565EA2">
      <w:pPr>
        <w:pStyle w:val="Ttulo2"/>
        <w:rPr>
          <w:rStyle w:val="jlqj4b"/>
          <w:rFonts w:ascii="Times New Roman" w:eastAsiaTheme="minorHAnsi" w:hAnsi="Times New Roman" w:cs="Times New Roman"/>
          <w:bCs w:val="0"/>
          <w:iCs w:val="0"/>
          <w:sz w:val="22"/>
          <w:szCs w:val="22"/>
          <w:lang w:val="en" w:eastAsia="en-US"/>
        </w:rPr>
      </w:pPr>
      <w:r w:rsidRPr="00B20B2A">
        <w:rPr>
          <w:rStyle w:val="jlqj4b"/>
          <w:rFonts w:ascii="Times New Roman" w:eastAsiaTheme="minorHAnsi" w:hAnsi="Times New Roman" w:cs="Times New Roman"/>
          <w:bCs w:val="0"/>
          <w:iCs w:val="0"/>
          <w:sz w:val="22"/>
          <w:szCs w:val="22"/>
          <w:lang w:val="en" w:eastAsia="en-US"/>
        </w:rPr>
        <w:t xml:space="preserve">Abstract </w:t>
      </w:r>
    </w:p>
    <w:p w14:paraId="2464725B" w14:textId="2E3B1B18" w:rsidR="0069411C" w:rsidRPr="0069411C" w:rsidRDefault="0069411C" w:rsidP="0069411C">
      <w:pPr>
        <w:pStyle w:val="Yohanna"/>
        <w:rPr>
          <w:rStyle w:val="jlqj4b"/>
        </w:rPr>
      </w:pPr>
      <w:r w:rsidRPr="0069411C">
        <w:rPr>
          <w:rStyle w:val="jlqj4b"/>
        </w:rPr>
        <w:t xml:space="preserve">Important crops such as wheat, barley, </w:t>
      </w:r>
      <w:r>
        <w:rPr>
          <w:rStyle w:val="jlqj4b"/>
        </w:rPr>
        <w:t xml:space="preserve">and </w:t>
      </w:r>
      <w:r w:rsidRPr="0069411C">
        <w:rPr>
          <w:rStyle w:val="jlqj4b"/>
        </w:rPr>
        <w:t xml:space="preserve">rice accumulate silicon (Si), </w:t>
      </w:r>
      <w:r>
        <w:rPr>
          <w:rStyle w:val="jlqj4b"/>
        </w:rPr>
        <w:t xml:space="preserve">which </w:t>
      </w:r>
      <w:r w:rsidRPr="0069411C">
        <w:rPr>
          <w:rStyle w:val="jlqj4b"/>
        </w:rPr>
        <w:t>contributes to the response of stress-relief mechanisms for environmental events such as drought and pathogen attack. Because of the importance of</w:t>
      </w:r>
      <w:r>
        <w:rPr>
          <w:rStyle w:val="jlqj4b"/>
        </w:rPr>
        <w:t xml:space="preserve"> these crops</w:t>
      </w:r>
      <w:r w:rsidRPr="0069411C">
        <w:rPr>
          <w:rStyle w:val="jlqj4b"/>
        </w:rPr>
        <w:t>, understanding the relationship between this element and plant science is the focus of numerous scientific efforts. Si quantification is a challenging and costly task</w:t>
      </w:r>
      <w:r>
        <w:rPr>
          <w:rStyle w:val="jlqj4b"/>
        </w:rPr>
        <w:t>,</w:t>
      </w:r>
      <w:r w:rsidRPr="0069411C">
        <w:rPr>
          <w:rStyle w:val="jlqj4b"/>
        </w:rPr>
        <w:t xml:space="preserve"> and destructive wet chemistry methods are commonly used. </w:t>
      </w:r>
      <w:r>
        <w:rPr>
          <w:rStyle w:val="jlqj4b"/>
        </w:rPr>
        <w:t>This study presents</w:t>
      </w:r>
      <w:r w:rsidRPr="0069411C">
        <w:rPr>
          <w:rStyle w:val="jlqj4b"/>
        </w:rPr>
        <w:t xml:space="preserve"> a non-destructive method</w:t>
      </w:r>
      <w:r>
        <w:rPr>
          <w:rStyle w:val="jlqj4b"/>
        </w:rPr>
        <w:t xml:space="preserve"> </w:t>
      </w:r>
      <w:r w:rsidRPr="0069411C">
        <w:rPr>
          <w:rStyle w:val="jlqj4b"/>
        </w:rPr>
        <w:t>for silicon determination in wheat leaves using attenuated total reflection infrared spectroscopy (ATR-FTIR) and chemometrics</w:t>
      </w:r>
      <w:r>
        <w:rPr>
          <w:rStyle w:val="jlqj4b"/>
        </w:rPr>
        <w:t>.</w:t>
      </w:r>
      <w:r w:rsidRPr="0069411C">
        <w:rPr>
          <w:rStyle w:val="jlqj4b"/>
        </w:rPr>
        <w:t xml:space="preserve"> Wheat (</w:t>
      </w:r>
      <w:r w:rsidRPr="0069411C">
        <w:rPr>
          <w:rStyle w:val="jlqj4b"/>
          <w:i/>
        </w:rPr>
        <w:t xml:space="preserve">Triticum </w:t>
      </w:r>
      <w:proofErr w:type="spellStart"/>
      <w:r w:rsidRPr="0069411C">
        <w:rPr>
          <w:rStyle w:val="jlqj4b"/>
          <w:i/>
        </w:rPr>
        <w:t>aestivum</w:t>
      </w:r>
      <w:proofErr w:type="spellEnd"/>
      <w:r w:rsidRPr="0069411C">
        <w:rPr>
          <w:rStyle w:val="jlqj4b"/>
        </w:rPr>
        <w:t xml:space="preserve">) </w:t>
      </w:r>
      <w:r>
        <w:rPr>
          <w:rStyle w:val="jlqj4b"/>
        </w:rPr>
        <w:t xml:space="preserve">was </w:t>
      </w:r>
      <w:r w:rsidRPr="0069411C">
        <w:rPr>
          <w:rStyle w:val="jlqj4b"/>
        </w:rPr>
        <w:t xml:space="preserve">grown in a greenhouse under </w:t>
      </w:r>
      <w:r w:rsidR="00150EE5">
        <w:rPr>
          <w:rStyle w:val="jlqj4b"/>
        </w:rPr>
        <w:t xml:space="preserve">high </w:t>
      </w:r>
      <w:r w:rsidR="00150EE5" w:rsidRPr="00150EE5">
        <w:rPr>
          <w:rStyle w:val="jlqj4b"/>
        </w:rPr>
        <w:t>(1</w:t>
      </w:r>
      <w:r w:rsidR="00150EE5">
        <w:rPr>
          <w:rStyle w:val="jlqj4b"/>
        </w:rPr>
        <w:t>.5</w:t>
      </w:r>
      <w:r w:rsidR="00150EE5" w:rsidRPr="00150EE5">
        <w:rPr>
          <w:rStyle w:val="jlqj4b"/>
        </w:rPr>
        <w:t xml:space="preserve"> mM </w:t>
      </w:r>
      <w:r w:rsidR="00150EE5" w:rsidRPr="00E71154">
        <w:t>Na</w:t>
      </w:r>
      <w:r w:rsidR="00150EE5" w:rsidRPr="00E71154">
        <w:rPr>
          <w:vertAlign w:val="subscript"/>
        </w:rPr>
        <w:t>2</w:t>
      </w:r>
      <w:r w:rsidR="00150EE5" w:rsidRPr="00E71154">
        <w:t>SiO</w:t>
      </w:r>
      <w:r w:rsidR="00150EE5" w:rsidRPr="00E71154">
        <w:rPr>
          <w:vertAlign w:val="subscript"/>
        </w:rPr>
        <w:t>3</w:t>
      </w:r>
      <w:r w:rsidR="00150EE5" w:rsidRPr="00150EE5">
        <w:rPr>
          <w:rStyle w:val="jlqj4b"/>
        </w:rPr>
        <w:t>) and low-</w:t>
      </w:r>
      <w:r w:rsidR="00150EE5">
        <w:rPr>
          <w:rStyle w:val="jlqj4b"/>
        </w:rPr>
        <w:t>Si</w:t>
      </w:r>
      <w:r w:rsidR="00150EE5" w:rsidRPr="00150EE5">
        <w:rPr>
          <w:rStyle w:val="jlqj4b"/>
        </w:rPr>
        <w:t xml:space="preserve"> supply (0.</w:t>
      </w:r>
      <w:r w:rsidR="00150EE5">
        <w:rPr>
          <w:rStyle w:val="jlqj4b"/>
        </w:rPr>
        <w:t>24</w:t>
      </w:r>
      <w:r w:rsidR="00150EE5" w:rsidRPr="00150EE5">
        <w:rPr>
          <w:rStyle w:val="jlqj4b"/>
        </w:rPr>
        <w:t xml:space="preserve"> mM </w:t>
      </w:r>
      <w:r w:rsidR="00150EE5">
        <w:rPr>
          <w:rStyle w:val="jlqj4b"/>
        </w:rPr>
        <w:t>Si</w:t>
      </w:r>
      <w:r w:rsidR="00150EE5" w:rsidRPr="00150EE5">
        <w:rPr>
          <w:rStyle w:val="jlqj4b"/>
        </w:rPr>
        <w:t xml:space="preserve">) conditions. The </w:t>
      </w:r>
      <w:r w:rsidR="00150EE5">
        <w:rPr>
          <w:rStyle w:val="jlqj4b"/>
        </w:rPr>
        <w:t>Si</w:t>
      </w:r>
      <w:r w:rsidR="00150EE5" w:rsidRPr="00150EE5">
        <w:rPr>
          <w:rStyle w:val="jlqj4b"/>
        </w:rPr>
        <w:t xml:space="preserve"> concentrations in </w:t>
      </w:r>
      <w:r w:rsidR="00B20B2A" w:rsidRPr="00B20B2A">
        <w:rPr>
          <w:rStyle w:val="jlqj4b"/>
        </w:rPr>
        <w:t>leaves,</w:t>
      </w:r>
      <w:r w:rsidR="00B20B2A">
        <w:rPr>
          <w:rStyle w:val="jlqj4b"/>
        </w:rPr>
        <w:t xml:space="preserve"> </w:t>
      </w:r>
      <w:r w:rsidR="00B20B2A" w:rsidRPr="00B20B2A">
        <w:rPr>
          <w:rStyle w:val="jlqj4b"/>
        </w:rPr>
        <w:t>pods,</w:t>
      </w:r>
      <w:r w:rsidR="00B20B2A">
        <w:rPr>
          <w:rStyle w:val="jlqj4b"/>
        </w:rPr>
        <w:t xml:space="preserve"> root,</w:t>
      </w:r>
      <w:r w:rsidR="00B20B2A" w:rsidRPr="00B20B2A">
        <w:rPr>
          <w:rStyle w:val="jlqj4b"/>
        </w:rPr>
        <w:t xml:space="preserve"> flag leaves, and inflorescence bracts</w:t>
      </w:r>
      <w:r w:rsidR="00150EE5" w:rsidRPr="00150EE5">
        <w:rPr>
          <w:rStyle w:val="jlqj4b"/>
        </w:rPr>
        <w:t xml:space="preserve"> at different growth stages were analyzed.</w:t>
      </w:r>
      <w:r w:rsidR="00150EE5">
        <w:rPr>
          <w:rStyle w:val="jlqj4b"/>
        </w:rPr>
        <w:t xml:space="preserve"> </w:t>
      </w:r>
      <w:r w:rsidRPr="0069411C">
        <w:rPr>
          <w:rStyle w:val="jlqj4b"/>
        </w:rPr>
        <w:t xml:space="preserve">The </w:t>
      </w:r>
      <w:r w:rsidR="00150EE5">
        <w:rPr>
          <w:rStyle w:val="jlqj4b"/>
        </w:rPr>
        <w:t>Si</w:t>
      </w:r>
      <w:r w:rsidRPr="0069411C">
        <w:rPr>
          <w:rStyle w:val="jlqj4b"/>
        </w:rPr>
        <w:t xml:space="preserve"> w</w:t>
      </w:r>
      <w:r>
        <w:rPr>
          <w:rStyle w:val="jlqj4b"/>
        </w:rPr>
        <w:t>as</w:t>
      </w:r>
      <w:r w:rsidRPr="0069411C">
        <w:rPr>
          <w:rStyle w:val="jlqj4b"/>
        </w:rPr>
        <w:t xml:space="preserve"> </w:t>
      </w:r>
      <w:r>
        <w:rPr>
          <w:rStyle w:val="jlqj4b"/>
        </w:rPr>
        <w:t>quantified</w:t>
      </w:r>
      <w:r w:rsidRPr="0069411C">
        <w:rPr>
          <w:rStyle w:val="jlqj4b"/>
        </w:rPr>
        <w:t xml:space="preserve"> by inductively coupled plasma-optical emission spectroscopy elemental analysis (ICP-OES). A series of models based on multivariate ordinary least squares regression using varying sets of wave numbers selected by a genetic algorithm was built using baseline</w:t>
      </w:r>
      <w:r>
        <w:rPr>
          <w:rStyle w:val="jlqj4b"/>
        </w:rPr>
        <w:t>-</w:t>
      </w:r>
      <w:r w:rsidRPr="0069411C">
        <w:rPr>
          <w:rStyle w:val="jlqj4b"/>
        </w:rPr>
        <w:t xml:space="preserve">corrected ATR-FTIR spectra. The models built with these sets showed a powerful correlation with </w:t>
      </w:r>
      <w:r w:rsidR="00150EE5">
        <w:rPr>
          <w:rStyle w:val="jlqj4b"/>
        </w:rPr>
        <w:t>the Si</w:t>
      </w:r>
      <w:r w:rsidRPr="0069411C">
        <w:rPr>
          <w:rStyle w:val="jlqj4b"/>
        </w:rPr>
        <w:t xml:space="preserve"> content determined by </w:t>
      </w:r>
      <w:r>
        <w:rPr>
          <w:rStyle w:val="jlqj4b"/>
        </w:rPr>
        <w:t>ICP-OES</w:t>
      </w:r>
      <w:r w:rsidRPr="0069411C">
        <w:rPr>
          <w:rStyle w:val="jlqj4b"/>
        </w:rPr>
        <w:t>. The performance in prediction of each model was assessed using repeated k-fold cross</w:t>
      </w:r>
      <w:r>
        <w:rPr>
          <w:rStyle w:val="jlqj4b"/>
        </w:rPr>
        <w:t>-</w:t>
      </w:r>
      <w:r w:rsidRPr="0069411C">
        <w:rPr>
          <w:rStyle w:val="jlqj4b"/>
        </w:rPr>
        <w:t>validation, showing a maximum error of prediction (RMSEP) of 0.1% wt. with minimum model complexity of four selected variables. However, a strong dependence on the matrix was noted when compared with other plant tissues</w:t>
      </w:r>
      <w:r>
        <w:rPr>
          <w:rStyle w:val="jlqj4b"/>
        </w:rPr>
        <w:t>.</w:t>
      </w:r>
    </w:p>
    <w:bookmarkEnd w:id="0"/>
    <w:p w14:paraId="3923E929" w14:textId="09C60873" w:rsidR="00C60CAA" w:rsidRPr="002341F0" w:rsidRDefault="009F3814" w:rsidP="00565EA2">
      <w:pPr>
        <w:pStyle w:val="Ttulo2"/>
        <w:rPr>
          <w:lang w:val="en-US"/>
        </w:rPr>
      </w:pPr>
      <w:r>
        <w:rPr>
          <w:lang w:val="en-US"/>
        </w:rPr>
        <w:t>Introduction</w:t>
      </w:r>
    </w:p>
    <w:p w14:paraId="78877CA7" w14:textId="5976C9A0" w:rsidR="00C60CAA" w:rsidRPr="00E71154" w:rsidRDefault="00C60CAA" w:rsidP="00C60CAA">
      <w:pPr>
        <w:pStyle w:val="Yohanna"/>
      </w:pPr>
      <w:r w:rsidRPr="00E71154">
        <w:rPr>
          <w:lang w:eastAsia="da-DK"/>
        </w:rPr>
        <w:t>The presence of silicon (Si) in plants contributes to the response of stress-relief mechanisms for environmental events such as drought and pathogen attack. Because of the importance of crops such as w</w:t>
      </w:r>
      <w:r w:rsidRPr="00E71154">
        <w:t xml:space="preserve">heat, barley, rice, and other grasses that accumulate Si, </w:t>
      </w:r>
      <w:r w:rsidR="00291B35">
        <w:t>understanding</w:t>
      </w:r>
      <w:r w:rsidRPr="00E71154">
        <w:t xml:space="preserve"> the relationship between this element and plant </w:t>
      </w:r>
      <w:r w:rsidR="00D94E34">
        <w:t>polymers</w:t>
      </w:r>
      <w:r w:rsidRPr="00E71154">
        <w:t xml:space="preserve"> </w:t>
      </w:r>
      <w:r>
        <w:t>has been</w:t>
      </w:r>
      <w:r w:rsidRPr="00E71154">
        <w:t xml:space="preserve"> the focus of numerous scientific efforts. Silicon is a soil constituent</w:t>
      </w:r>
      <w:r w:rsidR="00291B35">
        <w:t>;</w:t>
      </w:r>
      <w:r w:rsidRPr="00E71154">
        <w:t xml:space="preserve"> therefore</w:t>
      </w:r>
      <w:r w:rsidR="00291B35">
        <w:t>,</w:t>
      </w:r>
      <w:r w:rsidRPr="00E71154">
        <w:t xml:space="preserve"> plants invariably grow in Si-rich-environments</w:t>
      </w:r>
      <w:r w:rsidR="0069411C">
        <w:t xml:space="preserve"> </w:t>
      </w:r>
      <w:r w:rsidRPr="00E71154">
        <w:fldChar w:fldCharType="begin"/>
      </w:r>
      <w:r w:rsidR="00D47585">
        <w:instrText xml:space="preserve"> ADDIN ZOTERO_ITEM CSL_CITATION {"citationID":"kib5t3pph","properties":{"formattedCitation":"(Epstein, 1994)","plainCitation":"(Epstein, 1994)","noteIndex":0},"citationItems":[{"id":317,"uris":["http://zotero.org/groups/460937/items/UIZR78B6"],"uri":["http://zotero.org/groups/460937/items/UIZR78B6"],"itemData":{"id":317,"type":"article-journal","container-title":"Proc Natl Acad Sci USA","DOI":"10.1073/pnas.91.1.11","journalAbbreviation":"Proc Natl Acad Sci USA","title":"The anomaly of silicon in plant biology","URL":"http://dx.doi.org/10.1073/pnas.91.1.11","volume":"91","author":[{"family":"Epstein","given":"E."}],"issued":{"date-parts":[["1994"]]}}}],"schema":"https://github.com/citation-style-language/schema/raw/master/csl-citation.json"} </w:instrText>
      </w:r>
      <w:r w:rsidRPr="00E71154">
        <w:fldChar w:fldCharType="separate"/>
      </w:r>
      <w:r w:rsidR="00D47585" w:rsidRPr="00D47585">
        <w:t>(Epstein, 1994)</w:t>
      </w:r>
      <w:r w:rsidRPr="00E71154">
        <w:fldChar w:fldCharType="end"/>
      </w:r>
      <w:r w:rsidRPr="00E71154">
        <w:t xml:space="preserve">. In soil, Si is available in the form of silicic acid solutions. Some plants accumulate </w:t>
      </w:r>
      <w:r w:rsidR="00291B35">
        <w:t>enough</w:t>
      </w:r>
      <w:r w:rsidRPr="00E71154">
        <w:t xml:space="preserve"> silicic acid that Si precipitates as silica, e.g., phytoliths. The accumulation occurs mainly in root endodermis, epidermal cells of both leaf and inflorescence bracts</w:t>
      </w:r>
      <w:r w:rsidR="005652A0">
        <w:t xml:space="preserve"> </w:t>
      </w:r>
      <w:r w:rsidRPr="00E71154">
        <w:fldChar w:fldCharType="begin"/>
      </w:r>
      <w:r w:rsidR="00D47585">
        <w:instrText xml:space="preserve"> ADDIN ZOTERO_ITEM CSL_CITATION {"citationID":"6orr3Hdz","properties":{"formattedCitation":"(Kumar et al., 2017)","plainCitation":"(Kumar et al., 2017)","noteIndex":0},"citationItems":[{"id":397,"uris":["http://zotero.org/groups/460937/items/JVW8RCVV"],"uri":["http://zotero.org/groups/460937/items/JVW8RCVV"],"itemData":{"id":397,"type":"article-journal","abstract":"Plants take up silicon as mono-silicic acid, which is released to soil by the weathering of silicate minerals. Silicic acid can be taken up by plant roots passively or actively, and later it is deposited in its polymerized form as amorphous hydrated silica. Major silica depositions in grasses occur in root endodermis, leaf epidermal cells, and outer epidermal cells of inflorescence bracts. Debates are rife about the mechanism of silica deposition, and two contrasting scenarios are often proposed to explain it. According to the passive mode of silicification, silica deposition is a result of silicic acid condensation due to dehydration, such as during transpirational loss of water from the aboveground organs. In general, silicification and transpiration are positively correlated, and continued silicification is sometimes observed after cell and tissue maturity. The other mode of silicification proposes the involvement of some biological factors, and is based on observations that silicification is not necessarily coupled with transpiration. In this review, we present evidence for both mechanisms of silicification, and propose that the deposition mechanism depends on the cell type.","container-title":"Frontiers in Plant Science","DOI":"10.3389/fpls.2017.00438","ISSN":"1664-462X","journalAbbreviation":"Frontiers in Plant Science","page":"438","title":"Silicification in Grasses: Variation between Different Cell Types","volume":"8","author":[{"family":"Kumar","given":"Santosh"},{"family":"Soukup","given":"Milan"},{"family":"Elbaum","given":"Rivka"}],"issued":{"date-parts":[["2017"]]}}}],"schema":"https://github.com/citation-style-language/schema/raw/master/csl-citation.json"} </w:instrText>
      </w:r>
      <w:r w:rsidRPr="00E71154">
        <w:fldChar w:fldCharType="separate"/>
      </w:r>
      <w:r w:rsidR="00D47585" w:rsidRPr="00D47585">
        <w:t>(Kumar et al., 2017)</w:t>
      </w:r>
      <w:r w:rsidRPr="00E71154">
        <w:fldChar w:fldCharType="end"/>
      </w:r>
      <w:r w:rsidRPr="00E71154">
        <w:t xml:space="preserve">, as well as awns and leaf </w:t>
      </w:r>
      <w:proofErr w:type="spellStart"/>
      <w:r w:rsidRPr="00E71154">
        <w:t>macrohairs</w:t>
      </w:r>
      <w:proofErr w:type="spellEnd"/>
      <w:r w:rsidR="005652A0">
        <w:t xml:space="preserve"> </w:t>
      </w:r>
      <w:r w:rsidRPr="00E71154">
        <w:fldChar w:fldCharType="begin"/>
      </w:r>
      <w:r w:rsidR="00D47585">
        <w:instrText xml:space="preserve"> ADDIN ZOTERO_ITEM CSL_CITATION {"citationID":"auIVTJDX","properties":{"formattedCitation":"(G\\uc0\\u322{}azowska et al., 2018)","plainCitation":"(Głazowska et al., 2018)","noteIndex":0},"citationItems":[{"id":345,"uris":["http://zotero.org/groups/460937/items/U66RZ9TR"],"uri":["http://zotero.org/groups/460937/items/U66RZ9TR"],"itemData":{"id":345,"type":"article-journal","abstract":"Silicon (Si) has many beneficial effects in plants, especially for the survival from biotic and abiotic stresses. However, Si may negatively affect the quality of lignocellulosic biomass for bioenergy purposes. Despite many studies, the regulation of Si distribution and deposition in plants remains to be fully understood. Here, we have identified the Brachypodium distachyon mutant low-silicon 1 (Bdlsi1-1), with impaired channeling function of the Si influx transporter BdLSI1, resulting in a substantial reduction of Si in shoots. Bioimaging by laser ablation-inductively coupled plasma-mass spectrometry showed that the wild-type plants deposited Si mainly in the bracts, awns and leaf macrohairs. The Bdlsi1-1 mutants showed substantial (&gt;90%) reduction of Si in the mature shoots. The Bdlsi1-1 leaves had fewer, shorter macrohairs, but the overall pattern of Si distribution in bracts and leaf tissues was similar to that in the wild-type. The Bdlsi1-1 plants supplied with Si had significantly lower seed weights, compared to the wild-type. In low-Si media, the seed weight of wild-type plants was similar to that of Bdlsi1-1 mutants supplied with Si, while the Bdlsi1-1 seed weight decreased further. We conclude that Si deficiency results in widespread alterations in leaf surface morphology and seed formation in Brachypodium, showing the importance of Si for successful development in grasses.","container-title":"Physiologia Plantarum","DOI":"10.1111/ppl.12675","ISSN":"0031-9317","issue":"2","journalAbbreviation":"Physiologia Plantarum","page":"231-246","title":"Silicon affects seed development and leaf macrohair formation in Brachypodium distachyon","volume":"163","author":[{"family":"Głazowska","given":"Sylwia"},{"family":"Murozuka","given":"Emiko"},{"family":"Persson","given":"Daniel P."},{"family":"Castro","given":"Pedro Humberto"},{"family":"Schjoerring","given":"Jan K."}],"issued":{"date-parts":[["2018",6,1]]}}}],"schema":"https://github.com/citation-style-language/schema/raw/master/csl-citation.json"} </w:instrText>
      </w:r>
      <w:r w:rsidRPr="00E71154">
        <w:fldChar w:fldCharType="separate"/>
      </w:r>
      <w:r w:rsidR="00D47585" w:rsidRPr="00D47585">
        <w:rPr>
          <w:szCs w:val="24"/>
        </w:rPr>
        <w:t>(</w:t>
      </w:r>
      <w:proofErr w:type="spellStart"/>
      <w:r w:rsidR="00D47585" w:rsidRPr="00D47585">
        <w:rPr>
          <w:szCs w:val="24"/>
        </w:rPr>
        <w:t>Głazowska</w:t>
      </w:r>
      <w:proofErr w:type="spellEnd"/>
      <w:r w:rsidR="00D47585" w:rsidRPr="00D47585">
        <w:rPr>
          <w:szCs w:val="24"/>
        </w:rPr>
        <w:t xml:space="preserve"> et al., 2018)</w:t>
      </w:r>
      <w:r w:rsidRPr="00E71154">
        <w:fldChar w:fldCharType="end"/>
      </w:r>
      <w:r w:rsidRPr="00E71154">
        <w:t xml:space="preserve">. </w:t>
      </w:r>
    </w:p>
    <w:p w14:paraId="361F2DFC" w14:textId="77777777" w:rsidR="00150EE5" w:rsidRDefault="00150EE5" w:rsidP="00C60CAA">
      <w:pPr>
        <w:pStyle w:val="Yohanna"/>
      </w:pPr>
    </w:p>
    <w:p w14:paraId="5315E303" w14:textId="2BAA82BF" w:rsidR="00150EE5" w:rsidRDefault="00150EE5" w:rsidP="00C60CAA">
      <w:pPr>
        <w:pStyle w:val="Yohanna"/>
      </w:pPr>
      <w:r>
        <w:t>Something about IR and Silicon bands</w:t>
      </w:r>
    </w:p>
    <w:p w14:paraId="4766AD15" w14:textId="1FE84DDB" w:rsidR="00150EE5" w:rsidRDefault="00150EE5" w:rsidP="00C60CAA">
      <w:pPr>
        <w:pStyle w:val="Yohanna"/>
      </w:pPr>
      <w:r>
        <w:t>Something about destructive methods to quantify silicon</w:t>
      </w:r>
    </w:p>
    <w:p w14:paraId="1C7D4853" w14:textId="77777777" w:rsidR="00150EE5" w:rsidRDefault="00150EE5" w:rsidP="00150EE5">
      <w:pPr>
        <w:pStyle w:val="Yohanna"/>
      </w:pPr>
    </w:p>
    <w:p w14:paraId="4ACF678C" w14:textId="33D50F2A" w:rsidR="00150EE5" w:rsidRDefault="00150EE5" w:rsidP="00150EE5">
      <w:pPr>
        <w:pStyle w:val="Yohanna"/>
      </w:pPr>
      <w:r>
        <w:t xml:space="preserve">The experiment was set-up to test the </w:t>
      </w:r>
      <w:proofErr w:type="spellStart"/>
      <w:r>
        <w:t>hypotesis</w:t>
      </w:r>
      <w:proofErr w:type="spellEnd"/>
      <w:r>
        <w:t xml:space="preserve"> that different silicon supplementation regimes have an effect on lignin content, quality or </w:t>
      </w:r>
      <w:proofErr w:type="spellStart"/>
      <w:r>
        <w:t>quatity</w:t>
      </w:r>
      <w:proofErr w:type="spellEnd"/>
      <w:r>
        <w:t xml:space="preserve">. </w:t>
      </w:r>
      <w:r w:rsidRPr="00E71154">
        <w:t>The experimental design was inspired by an article published in 1999</w:t>
      </w:r>
      <w:r>
        <w:t xml:space="preserve"> </w:t>
      </w:r>
      <w:r w:rsidRPr="00E71154">
        <w:fldChar w:fldCharType="begin"/>
      </w:r>
      <w:r>
        <w:instrText xml:space="preserve"> ADDIN ZOTERO_ITEM CSL_CITATION {"citationID":"u819HzGW","properties":{"formattedCitation":"(Rafi and Epstein, 1999)","plainCitation":"(Rafi and Epstein, 1999)","noteIndex":0},"citationItems":[{"id":237,"uris":["http://zotero.org/groups/460937/items/FMDRHWBR"],"uri":["http://zotero.org/groups/460937/items/FMDRHWBR"],"itemData":{"id":237,"type":"article-journal","container-title":"Plant and Soil","ISSN":"0032-079X","issue":"2","journalAbbreviation":"Plant and Soil","page":"223-230","title":"Silicon absorption by wheat (Triticum aestivum L.)","volume":"211","author":[{"family":"Rafi","given":"Malik M"},{"family":"Epstein","given":"Emanuel"}],"issued":{"date-parts":[["1999"]]}}}],"schema":"https://github.com/citation-style-language/schema/raw/master/csl-citation.json"} </w:instrText>
      </w:r>
      <w:r w:rsidRPr="00E71154">
        <w:fldChar w:fldCharType="separate"/>
      </w:r>
      <w:r w:rsidRPr="00D47585">
        <w:t>(Rafi and Epstein, 1999)</w:t>
      </w:r>
      <w:r w:rsidRPr="00E71154">
        <w:fldChar w:fldCharType="end"/>
      </w:r>
      <w:r>
        <w:t>, in which</w:t>
      </w:r>
      <w:r w:rsidRPr="00E71154">
        <w:t xml:space="preserve"> four wheat plants were grown in a 100 ml tank containing 0.5 mM Na</w:t>
      </w:r>
      <w:r w:rsidRPr="00E71154">
        <w:rPr>
          <w:vertAlign w:val="subscript"/>
        </w:rPr>
        <w:t>2</w:t>
      </w:r>
      <w:r w:rsidRPr="00E71154">
        <w:t>SiO</w:t>
      </w:r>
      <w:r w:rsidRPr="00E71154">
        <w:rPr>
          <w:vertAlign w:val="subscript"/>
        </w:rPr>
        <w:t>3</w:t>
      </w:r>
      <w:r w:rsidRPr="00E71154">
        <w:t>. Si was absorbed by the plants until it was depleted in ca. 80 days. Another set of plants was grown in a Si</w:t>
      </w:r>
      <w:r>
        <w:t>-</w:t>
      </w:r>
      <w:r w:rsidRPr="00E71154">
        <w:t xml:space="preserve">free environment with the same conditions; as there were no stressors, the Si-free plants grew normally. </w:t>
      </w:r>
      <w:r>
        <w:t>On</w:t>
      </w:r>
      <w:r w:rsidRPr="00E71154">
        <w:t xml:space="preserve"> day 80, </w:t>
      </w:r>
      <w:r>
        <w:t xml:space="preserve">some of </w:t>
      </w:r>
      <w:r w:rsidRPr="00E71154">
        <w:t>the mature Si-free plants were transferred into a solution containing 0.5 mM Na</w:t>
      </w:r>
      <w:r w:rsidRPr="00E71154">
        <w:rPr>
          <w:vertAlign w:val="subscript"/>
        </w:rPr>
        <w:t>2</w:t>
      </w:r>
      <w:r w:rsidRPr="00E71154">
        <w:t>SiO</w:t>
      </w:r>
      <w:r w:rsidRPr="00E71154">
        <w:rPr>
          <w:vertAlign w:val="subscript"/>
        </w:rPr>
        <w:t>3</w:t>
      </w:r>
      <w:r w:rsidRPr="00E71154">
        <w:t>. The mature plants absorbed the same amount of Si in three days, as did plants grown in solutions to which Si had been added during their whole life. The experiment was set</w:t>
      </w:r>
      <w:r>
        <w:t xml:space="preserve"> </w:t>
      </w:r>
      <w:r w:rsidRPr="00E71154">
        <w:t xml:space="preserve">up both in a greenhouse and in a controlled growing chamber yielding the same result: plants deprived </w:t>
      </w:r>
      <w:r>
        <w:t>of</w:t>
      </w:r>
      <w:r w:rsidRPr="00E71154">
        <w:t xml:space="preserve"> Si avidly absorbed the element at maturity</w:t>
      </w:r>
      <w:r>
        <w:t>.</w:t>
      </w:r>
      <w:r w:rsidRPr="00150EE5">
        <w:t xml:space="preserve"> </w:t>
      </w:r>
      <w:r>
        <w:t>In 2017</w:t>
      </w:r>
      <w:r w:rsidRPr="00E71154">
        <w:t xml:space="preserve">, </w:t>
      </w:r>
      <w:r>
        <w:t>we set-up an experiment that included similar treatments: (1)</w:t>
      </w:r>
      <w:r w:rsidRPr="00E71154">
        <w:t xml:space="preserve"> A group </w:t>
      </w:r>
      <w:r>
        <w:t xml:space="preserve">of wheat plants was </w:t>
      </w:r>
      <w:r w:rsidRPr="00E71154">
        <w:t>grown for 90 days in a solution containing 1.5 mM Na</w:t>
      </w:r>
      <w:r w:rsidRPr="00E71154">
        <w:rPr>
          <w:vertAlign w:val="subscript"/>
        </w:rPr>
        <w:t>2</w:t>
      </w:r>
      <w:r w:rsidRPr="00E71154">
        <w:t>SiO</w:t>
      </w:r>
      <w:r w:rsidRPr="00E71154">
        <w:rPr>
          <w:vertAlign w:val="subscript"/>
        </w:rPr>
        <w:t>3</w:t>
      </w:r>
      <w:r>
        <w:t xml:space="preserve"> -- this group was called Si+; (2)</w:t>
      </w:r>
      <w:r w:rsidRPr="00E71154">
        <w:t xml:space="preserve"> </w:t>
      </w:r>
      <w:r>
        <w:t>a</w:t>
      </w:r>
      <w:r w:rsidRPr="00E71154">
        <w:t xml:space="preserve"> group (Si++) </w:t>
      </w:r>
      <w:r>
        <w:t xml:space="preserve"> </w:t>
      </w:r>
      <w:r w:rsidRPr="00E71154">
        <w:t>grown without Si until day 85, then 1.5 mM Na</w:t>
      </w:r>
      <w:r w:rsidRPr="00E71154">
        <w:rPr>
          <w:vertAlign w:val="subscript"/>
        </w:rPr>
        <w:t>2</w:t>
      </w:r>
      <w:r w:rsidRPr="00E71154">
        <w:t>SiO</w:t>
      </w:r>
      <w:r w:rsidRPr="00E71154">
        <w:rPr>
          <w:vertAlign w:val="subscript"/>
        </w:rPr>
        <w:t>3</w:t>
      </w:r>
      <w:r w:rsidRPr="00E71154">
        <w:t xml:space="preserve"> added to the tank</w:t>
      </w:r>
      <w:r>
        <w:t>; (3)</w:t>
      </w:r>
      <w:r w:rsidRPr="00E71154">
        <w:t xml:space="preserve"> </w:t>
      </w:r>
      <w:r>
        <w:t>a</w:t>
      </w:r>
      <w:r w:rsidRPr="00E71154">
        <w:t xml:space="preserve"> control group without silicon (Si-).</w:t>
      </w:r>
    </w:p>
    <w:p w14:paraId="45803A61" w14:textId="2174BC18" w:rsidR="00150EE5" w:rsidRDefault="00150EE5" w:rsidP="00150EE5">
      <w:pPr>
        <w:pStyle w:val="Yohanna"/>
      </w:pPr>
      <w:r>
        <w:t xml:space="preserve">We could not find differences in lignin content, quality, or </w:t>
      </w:r>
      <w:proofErr w:type="spellStart"/>
      <w:r>
        <w:t>quatity</w:t>
      </w:r>
      <w:proofErr w:type="spellEnd"/>
      <w:r>
        <w:t>. However, two interesting things were observed when we analyzed the data with chemometrics. (1) we could develop a fast and non-invasive method for silicon quantification using the ATR-FTIR spectra of the greenhouse-grown wheat leaves. (2) Using Principal Component Analysis (PCA) of the ATR-FTIR spectra, it was possible to distinguish samples from different parts of the plant and</w:t>
      </w:r>
      <w:r w:rsidRPr="00150EE5">
        <w:t xml:space="preserve"> according to the silicon supply group.</w:t>
      </w:r>
    </w:p>
    <w:p w14:paraId="7D81B459" w14:textId="77777777" w:rsidR="00150EE5" w:rsidRDefault="00150EE5" w:rsidP="00150EE5">
      <w:pPr>
        <w:pStyle w:val="Yohanna"/>
      </w:pPr>
      <w:r>
        <w:t xml:space="preserve"> </w:t>
      </w:r>
    </w:p>
    <w:p w14:paraId="103FFB48" w14:textId="4663CB79" w:rsidR="00150EE5" w:rsidRPr="00150EE5" w:rsidRDefault="00150EE5" w:rsidP="00150EE5">
      <w:pPr>
        <w:pStyle w:val="Yohanna"/>
        <w:rPr>
          <w:b/>
        </w:rPr>
      </w:pPr>
      <w:r w:rsidRPr="00150EE5">
        <w:rPr>
          <w:b/>
        </w:rPr>
        <w:t>Material and Methods</w:t>
      </w:r>
    </w:p>
    <w:p w14:paraId="7E5D4A85" w14:textId="09E527CD" w:rsidR="000A5816" w:rsidRPr="000D42B2" w:rsidRDefault="00150EE5" w:rsidP="00150EE5">
      <w:pPr>
        <w:pStyle w:val="Yohanna"/>
        <w:numPr>
          <w:ilvl w:val="0"/>
          <w:numId w:val="1"/>
        </w:numPr>
        <w:ind w:left="360"/>
        <w:rPr>
          <w:lang w:val="en-US"/>
        </w:rPr>
      </w:pPr>
      <w:r>
        <w:rPr>
          <w:lang w:val="en-US"/>
        </w:rPr>
        <w:t>Plant growth and sampling</w:t>
      </w:r>
    </w:p>
    <w:p w14:paraId="06A49F60" w14:textId="3734ABEE" w:rsidR="000A5816" w:rsidRPr="00150EE5" w:rsidRDefault="000A5816" w:rsidP="00150EE5">
      <w:pPr>
        <w:pStyle w:val="Yohanna"/>
      </w:pPr>
      <w:r w:rsidRPr="00150EE5">
        <w:rPr>
          <w:b/>
        </w:rPr>
        <w:t>Nutrient solution</w:t>
      </w:r>
      <w:r w:rsidRPr="00E71154">
        <w:t xml:space="preserve">: The nutrient solution was prepared according to a Standard Operational Procedure of the greenhouse at the University of Copenhagen in </w:t>
      </w:r>
      <w:proofErr w:type="spellStart"/>
      <w:r w:rsidRPr="00E71154">
        <w:t>Rolighedsvej</w:t>
      </w:r>
      <w:proofErr w:type="spellEnd"/>
      <w:r w:rsidRPr="00E71154">
        <w:t xml:space="preserve">. In this procedure, commercial fertilizers are mixed in three different 250 L tanks with the formulations in </w:t>
      </w:r>
      <w:r w:rsidRPr="00E71154">
        <w:fldChar w:fldCharType="begin"/>
      </w:r>
      <w:r w:rsidRPr="00E71154">
        <w:instrText xml:space="preserve"> REF _Ref6918606 \h </w:instrText>
      </w:r>
      <w:r w:rsidRPr="00E71154">
        <w:fldChar w:fldCharType="separate"/>
      </w:r>
      <w:r w:rsidRPr="00E71154">
        <w:t xml:space="preserve">Table </w:t>
      </w:r>
      <w:r>
        <w:rPr>
          <w:noProof/>
        </w:rPr>
        <w:t>1</w:t>
      </w:r>
      <w:r w:rsidRPr="00E71154">
        <w:fldChar w:fldCharType="end"/>
      </w:r>
      <w:r w:rsidRPr="00E71154">
        <w:t xml:space="preserve">. Then, an automatized pumping </w:t>
      </w:r>
      <w:r w:rsidRPr="00E71154">
        <w:lastRenderedPageBreak/>
        <w:t xml:space="preserve">system mixes different ratios of the solutions in the tanks. The solutions are mixed with </w:t>
      </w:r>
      <w:r w:rsidR="00002E09">
        <w:t>ozonized</w:t>
      </w:r>
      <w:r w:rsidRPr="00E71154">
        <w:t xml:space="preserve"> water which contained Si levels of 0.24±0.08 mM SiO</w:t>
      </w:r>
      <w:r w:rsidRPr="00E71154">
        <w:rPr>
          <w:vertAlign w:val="subscript"/>
        </w:rPr>
        <w:t>2</w:t>
      </w:r>
      <w:r w:rsidRPr="00E71154">
        <w:t>. For the experiment, ca.150 L of th</w:t>
      </w:r>
      <w:r w:rsidR="00637187">
        <w:t>e</w:t>
      </w:r>
      <w:r w:rsidRPr="00E71154">
        <w:t xml:space="preserve"> nutrient solution was used weekly. The Si content was measured </w:t>
      </w:r>
      <w:r w:rsidR="00291B35">
        <w:t>o</w:t>
      </w:r>
      <w:r w:rsidRPr="00E71154">
        <w:t>n every occasion with the method described below. Then</w:t>
      </w:r>
      <w:r w:rsidR="00150EE5">
        <w:t>,</w:t>
      </w:r>
      <w:r w:rsidRPr="00E71154">
        <w:t xml:space="preserve"> 1.5 mM Na</w:t>
      </w:r>
      <w:r w:rsidRPr="00E71154">
        <w:rPr>
          <w:vertAlign w:val="subscript"/>
        </w:rPr>
        <w:t>2</w:t>
      </w:r>
      <w:r w:rsidRPr="00E71154">
        <w:t>SiO</w:t>
      </w:r>
      <w:r w:rsidRPr="00E71154">
        <w:rPr>
          <w:vertAlign w:val="subscript"/>
        </w:rPr>
        <w:t xml:space="preserve">3 </w:t>
      </w:r>
      <w:r w:rsidRPr="00E71154">
        <w:t xml:space="preserve">was added to 50 or 100 L of solution (depending on the timeline) from a 30 mM stock solution diluted in dm-water, while the same amount of dm-water was added to the controls. The measured Si content after dilution was 1.5±0.16 </w:t>
      </w:r>
      <w:proofErr w:type="spellStart"/>
      <w:r w:rsidRPr="00E71154">
        <w:t>mM.</w:t>
      </w:r>
      <w:proofErr w:type="spellEnd"/>
      <w:r w:rsidRPr="00E71154">
        <w:t xml:space="preserve"> At the end of </w:t>
      </w:r>
      <w:r w:rsidR="00291B35">
        <w:t>each</w:t>
      </w:r>
      <w:r w:rsidRPr="00E71154">
        <w:t xml:space="preserve"> week</w:t>
      </w:r>
      <w:r w:rsidR="00291B35">
        <w:t>,</w:t>
      </w:r>
      <w:r w:rsidRPr="00E71154">
        <w:t xml:space="preserve"> another Si sampling was performed, and the concentrations w</w:t>
      </w:r>
      <w:r w:rsidR="00291B35">
        <w:t>ere</w:t>
      </w:r>
      <w:r w:rsidRPr="00E71154">
        <w:t xml:space="preserve"> always above 0.6 mM, which ensure</w:t>
      </w:r>
      <w:r w:rsidR="00291B35">
        <w:t>s</w:t>
      </w:r>
      <w:r w:rsidRPr="00E71154">
        <w:t xml:space="preserve"> Si surplus. pH was adjusted to</w:t>
      </w:r>
      <w:r w:rsidR="00150EE5">
        <w:t xml:space="preserve"> 6 using HCl or NaOH solutions.</w:t>
      </w:r>
    </w:p>
    <w:p w14:paraId="04EF1E07" w14:textId="3A2F10D8" w:rsidR="00150EE5" w:rsidRDefault="00150EE5" w:rsidP="00150EE5">
      <w:pPr>
        <w:pStyle w:val="Descripcin"/>
        <w:keepNext/>
        <w:jc w:val="both"/>
      </w:pPr>
      <w:r>
        <w:t xml:space="preserve">Table </w:t>
      </w:r>
      <w:r>
        <w:fldChar w:fldCharType="begin"/>
      </w:r>
      <w:r>
        <w:instrText xml:space="preserve"> SEQ Table \* ARABIC </w:instrText>
      </w:r>
      <w:r>
        <w:fldChar w:fldCharType="separate"/>
      </w:r>
      <w:r>
        <w:rPr>
          <w:noProof/>
        </w:rPr>
        <w:t>1</w:t>
      </w:r>
      <w:r>
        <w:fldChar w:fldCharType="end"/>
      </w:r>
      <w:r>
        <w:t xml:space="preserve">. </w:t>
      </w:r>
      <w:r w:rsidRPr="00150EE5">
        <w:rPr>
          <w:b w:val="0"/>
          <w:lang w:val="en-US"/>
        </w:rPr>
        <w:t>Nutrient solution</w:t>
      </w:r>
    </w:p>
    <w:p w14:paraId="7482CC3C" w14:textId="77777777" w:rsidR="000A5816" w:rsidRPr="00E71154" w:rsidRDefault="000A5816" w:rsidP="000A5816">
      <w:pPr>
        <w:pStyle w:val="Yohanna"/>
        <w:rPr>
          <w:sz w:val="24"/>
          <w:szCs w:val="24"/>
        </w:rPr>
      </w:pPr>
      <w:r w:rsidRPr="00E71154">
        <w:rPr>
          <w:noProof/>
        </w:rPr>
        <w:drawing>
          <wp:inline distT="0" distB="0" distL="0" distR="0" wp14:anchorId="627CC381" wp14:editId="676519B5">
            <wp:extent cx="3408218" cy="2752002"/>
            <wp:effectExtent l="0" t="0" r="190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442661" cy="2779814"/>
                    </a:xfrm>
                    <a:prstGeom prst="rect">
                      <a:avLst/>
                    </a:prstGeom>
                    <a:noFill/>
                    <a:ln>
                      <a:noFill/>
                    </a:ln>
                  </pic:spPr>
                </pic:pic>
              </a:graphicData>
            </a:graphic>
          </wp:inline>
        </w:drawing>
      </w:r>
    </w:p>
    <w:p w14:paraId="58E219FF" w14:textId="77777777" w:rsidR="000A5816" w:rsidRPr="00E71154" w:rsidRDefault="000A5816" w:rsidP="000A5816">
      <w:pPr>
        <w:pStyle w:val="Yohanna"/>
      </w:pPr>
      <w:r w:rsidRPr="00E71154">
        <w:rPr>
          <w:b/>
        </w:rPr>
        <w:t>Silicon measurements:</w:t>
      </w:r>
      <w:r w:rsidRPr="00E71154">
        <w:t xml:space="preserve"> Dissolved silica was measured by heteropoly blue method using the Hach protocol 8186 and a DR/1900 spectrophotometer (HACH Company, Loveland, USA) as described by the manufacturer. A Si standard solution of 1.0 mg/L also from Hach (cat 110649) was used for calibration. Polypropylene volumetric flasks were used for dilution of samples to avoid Si contamination. </w:t>
      </w:r>
    </w:p>
    <w:p w14:paraId="750C43BE" w14:textId="2B051970" w:rsidR="000A5816" w:rsidRPr="00E71154" w:rsidRDefault="000A5816" w:rsidP="000A5816">
      <w:pPr>
        <w:pStyle w:val="Yohanna"/>
      </w:pPr>
      <w:r w:rsidRPr="00E71154">
        <w:rPr>
          <w:b/>
        </w:rPr>
        <w:t>Plant production:</w:t>
      </w:r>
      <w:r w:rsidRPr="00E71154">
        <w:t xml:space="preserve"> Wheat seeds (JB Asano) were surface sterilized as follows. The seeds were immersed in 2.7% sodium hypochlorite solution (v/v) and a drop of Tween 80 for 30 minutes with constant stirring, then rinsed with </w:t>
      </w:r>
      <w:proofErr w:type="spellStart"/>
      <w:r w:rsidRPr="00E71154">
        <w:t>MilliQ</w:t>
      </w:r>
      <w:proofErr w:type="spellEnd"/>
      <w:r w:rsidRPr="00E71154">
        <w:t xml:space="preserve"> water five times (10 min each). The seeds were vernalized in the dark at 5°C in </w:t>
      </w:r>
      <w:proofErr w:type="spellStart"/>
      <w:r w:rsidRPr="00E71154">
        <w:t>MilliQ</w:t>
      </w:r>
      <w:proofErr w:type="spellEnd"/>
      <w:r w:rsidRPr="00E71154">
        <w:t xml:space="preserve"> water for </w:t>
      </w:r>
      <w:r w:rsidR="00F93249">
        <w:t>four</w:t>
      </w:r>
      <w:r w:rsidRPr="00E71154">
        <w:t xml:space="preserve"> days. </w:t>
      </w:r>
      <w:r w:rsidR="00F93249">
        <w:t>After that</w:t>
      </w:r>
      <w:r w:rsidRPr="00E71154">
        <w:t xml:space="preserve">, the seeds were placed in Si-free oasis </w:t>
      </w:r>
      <w:proofErr w:type="spellStart"/>
      <w:r w:rsidRPr="00E71154">
        <w:t>horticubes</w:t>
      </w:r>
      <w:proofErr w:type="spellEnd"/>
      <w:r w:rsidRPr="00E71154">
        <w:t xml:space="preserve"> (Smithers-Oasis, Kent, Ohio). The cubes were soaked in 1/10 strength nutrient solution (adjusted to pH 5.5)</w:t>
      </w:r>
      <w:r w:rsidR="00F93249">
        <w:t>,</w:t>
      </w:r>
      <w:r w:rsidRPr="00E71154">
        <w:t xml:space="preserve"> and excess water drained. Each seed was placed directly into a wet cube. Once seeds started rooted and </w:t>
      </w:r>
      <w:r w:rsidR="00F93249">
        <w:t>grew actively (4-7 days)</w:t>
      </w:r>
      <w:r w:rsidRPr="00E71154">
        <w:t xml:space="preserve">, they were </w:t>
      </w:r>
      <w:r w:rsidR="00F93249">
        <w:t>left</w:t>
      </w:r>
      <w:r w:rsidRPr="00E71154">
        <w:t xml:space="preserve"> in </w:t>
      </w:r>
      <w:r w:rsidR="00F93249">
        <w:t>a</w:t>
      </w:r>
      <w:r w:rsidRPr="00E71154">
        <w:t xml:space="preserve"> cold room for a vernalization period of 50 days.</w:t>
      </w:r>
    </w:p>
    <w:p w14:paraId="728FD6BE" w14:textId="7DADA3BE" w:rsidR="000A5816" w:rsidRPr="00E71154" w:rsidRDefault="000A5816" w:rsidP="000A5816">
      <w:pPr>
        <w:pStyle w:val="Yohanna"/>
      </w:pPr>
      <w:r w:rsidRPr="00E71154">
        <w:lastRenderedPageBreak/>
        <w:t>After vernalization</w:t>
      </w:r>
      <w:r w:rsidR="00F93249">
        <w:t>,</w:t>
      </w:r>
      <w:r w:rsidRPr="00E71154">
        <w:t xml:space="preserve"> the plants were cultured using the </w:t>
      </w:r>
      <w:proofErr w:type="spellStart"/>
      <w:r w:rsidRPr="00E71154">
        <w:t>RainForest</w:t>
      </w:r>
      <w:proofErr w:type="spellEnd"/>
      <w:r w:rsidRPr="00E71154">
        <w:t xml:space="preserve"> 72 aeroponic culture system (GHE, </w:t>
      </w:r>
      <w:proofErr w:type="spellStart"/>
      <w:r w:rsidRPr="00E71154">
        <w:t>Fleurance</w:t>
      </w:r>
      <w:proofErr w:type="spellEnd"/>
      <w:r w:rsidRPr="00E71154">
        <w:t>, France), and placed in a greenhouse, mean temperature 20°C, under 9 h/15 h light (80–100 </w:t>
      </w:r>
      <w:proofErr w:type="spellStart"/>
      <w:r w:rsidRPr="00E71154">
        <w:t>μE</w:t>
      </w:r>
      <w:proofErr w:type="spellEnd"/>
      <w:r w:rsidRPr="00E71154">
        <w:t> m−2 s−1)/dark regime. (</w:t>
      </w:r>
      <w:r w:rsidRPr="00E71154">
        <w:fldChar w:fldCharType="begin"/>
      </w:r>
      <w:r w:rsidRPr="00E71154">
        <w:instrText xml:space="preserve"> REF _Ref5781691 \h </w:instrText>
      </w:r>
      <w:r w:rsidRPr="00E71154">
        <w:fldChar w:fldCharType="separate"/>
      </w:r>
      <w:r w:rsidRPr="00E71154">
        <w:t xml:space="preserve">Figure </w:t>
      </w:r>
      <w:r>
        <w:rPr>
          <w:noProof/>
        </w:rPr>
        <w:t>1</w:t>
      </w:r>
      <w:r w:rsidRPr="00E71154">
        <w:fldChar w:fldCharType="end"/>
      </w:r>
      <w:r w:rsidRPr="00E71154">
        <w:t xml:space="preserve">). </w:t>
      </w:r>
    </w:p>
    <w:p w14:paraId="132E27A5" w14:textId="77777777" w:rsidR="000A5816" w:rsidRPr="00E71154" w:rsidRDefault="000A5816" w:rsidP="000A5816">
      <w:pPr>
        <w:pStyle w:val="Yohanna"/>
      </w:pPr>
      <w:r w:rsidRPr="00E71154">
        <w:rPr>
          <w:noProof/>
        </w:rPr>
        <w:drawing>
          <wp:inline distT="0" distB="0" distL="0" distR="0" wp14:anchorId="2C981989" wp14:editId="62185C02">
            <wp:extent cx="2671948" cy="2307280"/>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rotWithShape="1">
                    <a:blip r:embed="rId6" cstate="print">
                      <a:extLst>
                        <a:ext uri="{28A0092B-C50C-407E-A947-70E740481C1C}">
                          <a14:useLocalDpi xmlns:a14="http://schemas.microsoft.com/office/drawing/2010/main" val="0"/>
                        </a:ext>
                      </a:extLst>
                    </a:blip>
                    <a:srcRect l="25843" t="3310" r="1"/>
                    <a:stretch/>
                  </pic:blipFill>
                  <pic:spPr bwMode="auto">
                    <a:xfrm>
                      <a:off x="0" y="0"/>
                      <a:ext cx="2683841" cy="2317550"/>
                    </a:xfrm>
                    <a:prstGeom prst="rect">
                      <a:avLst/>
                    </a:prstGeom>
                    <a:ln>
                      <a:noFill/>
                    </a:ln>
                    <a:extLst>
                      <a:ext uri="{53640926-AAD7-44D8-BBD7-CCE9431645EC}">
                        <a14:shadowObscured xmlns:a14="http://schemas.microsoft.com/office/drawing/2010/main"/>
                      </a:ext>
                    </a:extLst>
                  </pic:spPr>
                </pic:pic>
              </a:graphicData>
            </a:graphic>
          </wp:inline>
        </w:drawing>
      </w:r>
    </w:p>
    <w:p w14:paraId="6CB398B7" w14:textId="3E7EBC31" w:rsidR="000A5816" w:rsidRPr="00B20B2A" w:rsidRDefault="000A5816" w:rsidP="000A5816">
      <w:pPr>
        <w:pStyle w:val="Descripcin"/>
        <w:rPr>
          <w:b w:val="0"/>
          <w:lang w:val="en-US"/>
        </w:rPr>
      </w:pPr>
      <w:bookmarkStart w:id="1" w:name="_Ref5781691"/>
      <w:r w:rsidRPr="00E71154">
        <w:rPr>
          <w:lang w:val="en-US"/>
        </w:rPr>
        <w:t xml:space="preserve">Figure </w:t>
      </w:r>
      <w:r w:rsidRPr="00E71154">
        <w:rPr>
          <w:lang w:val="en-US"/>
        </w:rPr>
        <w:fldChar w:fldCharType="begin"/>
      </w:r>
      <w:r w:rsidRPr="00E71154">
        <w:rPr>
          <w:lang w:val="en-US"/>
        </w:rPr>
        <w:instrText xml:space="preserve"> SEQ Figure \* ARABIC </w:instrText>
      </w:r>
      <w:r w:rsidRPr="00E71154">
        <w:rPr>
          <w:lang w:val="en-US"/>
        </w:rPr>
        <w:fldChar w:fldCharType="separate"/>
      </w:r>
      <w:r>
        <w:rPr>
          <w:noProof/>
          <w:lang w:val="en-US"/>
        </w:rPr>
        <w:t>1</w:t>
      </w:r>
      <w:r w:rsidRPr="00E71154">
        <w:rPr>
          <w:noProof/>
          <w:lang w:val="en-US"/>
        </w:rPr>
        <w:fldChar w:fldCharType="end"/>
      </w:r>
      <w:bookmarkEnd w:id="1"/>
      <w:r w:rsidRPr="00E71154">
        <w:rPr>
          <w:lang w:val="en-US"/>
        </w:rPr>
        <w:t xml:space="preserve">. </w:t>
      </w:r>
      <w:proofErr w:type="spellStart"/>
      <w:r w:rsidRPr="00B20B2A">
        <w:rPr>
          <w:b w:val="0"/>
          <w:lang w:val="en-US"/>
        </w:rPr>
        <w:t>RainForest</w:t>
      </w:r>
      <w:proofErr w:type="spellEnd"/>
      <w:r w:rsidRPr="00B20B2A">
        <w:rPr>
          <w:b w:val="0"/>
          <w:lang w:val="en-US"/>
        </w:rPr>
        <w:t xml:space="preserve"> 72 aeroponic culture system (GHE, </w:t>
      </w:r>
      <w:proofErr w:type="spellStart"/>
      <w:r w:rsidRPr="00B20B2A">
        <w:rPr>
          <w:b w:val="0"/>
          <w:lang w:val="en-US"/>
        </w:rPr>
        <w:t>Fleurance</w:t>
      </w:r>
      <w:proofErr w:type="spellEnd"/>
      <w:r w:rsidRPr="00B20B2A">
        <w:rPr>
          <w:b w:val="0"/>
          <w:lang w:val="en-US"/>
        </w:rPr>
        <w:t>, France) used to produce wheat plants in a greenhouse.</w:t>
      </w:r>
    </w:p>
    <w:p w14:paraId="48B0B4A7" w14:textId="2C8B369F" w:rsidR="000A5816" w:rsidRPr="00E71154" w:rsidRDefault="00637187" w:rsidP="00B20B2A">
      <w:pPr>
        <w:pStyle w:val="Yohanna"/>
      </w:pPr>
      <w:commentRangeStart w:id="2"/>
      <w:commentRangeEnd w:id="2"/>
      <w:r>
        <w:rPr>
          <w:rStyle w:val="Refdecomentario"/>
          <w:rFonts w:asciiTheme="minorHAnsi" w:hAnsiTheme="minorHAnsi" w:cstheme="minorBidi"/>
          <w:lang w:val="en-US"/>
        </w:rPr>
        <w:commentReference w:id="2"/>
      </w:r>
      <w:r w:rsidR="000A5816" w:rsidRPr="002341F0">
        <w:rPr>
          <w:b/>
        </w:rPr>
        <w:t>Sampl</w:t>
      </w:r>
      <w:r w:rsidR="00B20B2A">
        <w:rPr>
          <w:b/>
        </w:rPr>
        <w:t>ing</w:t>
      </w:r>
      <w:r w:rsidR="000A5816">
        <w:rPr>
          <w:b/>
        </w:rPr>
        <w:t xml:space="preserve">: </w:t>
      </w:r>
      <w:r w:rsidR="000A5816" w:rsidRPr="00E71154">
        <w:t>Periodically</w:t>
      </w:r>
      <w:r w:rsidR="00F93249">
        <w:t>,</w:t>
      </w:r>
      <w:r w:rsidR="000A5816" w:rsidRPr="00E71154">
        <w:t xml:space="preserve"> sample plants were harvested and divided between roots, pods, leaves, flag leaves, and inflorescence bracts according to </w:t>
      </w:r>
      <w:r w:rsidR="00F93249">
        <w:t xml:space="preserve">the </w:t>
      </w:r>
      <w:r w:rsidR="000A5816" w:rsidRPr="00E71154">
        <w:t>day of harvesting (</w:t>
      </w:r>
      <w:r w:rsidR="000A5816" w:rsidRPr="00E71154">
        <w:fldChar w:fldCharType="begin"/>
      </w:r>
      <w:r w:rsidR="000A5816" w:rsidRPr="00E71154">
        <w:instrText xml:space="preserve"> REF _Ref6918979 \h </w:instrText>
      </w:r>
      <w:r w:rsidR="00B20B2A">
        <w:instrText xml:space="preserve"> \* MERGEFORMAT </w:instrText>
      </w:r>
      <w:r w:rsidR="000A5816" w:rsidRPr="00E71154">
        <w:fldChar w:fldCharType="separate"/>
      </w:r>
      <w:r w:rsidR="000A5816" w:rsidRPr="00E71154">
        <w:t xml:space="preserve">Table </w:t>
      </w:r>
      <w:r w:rsidR="000A5816">
        <w:rPr>
          <w:noProof/>
        </w:rPr>
        <w:t>2</w:t>
      </w:r>
      <w:r w:rsidR="000A5816" w:rsidRPr="00E71154">
        <w:fldChar w:fldCharType="end"/>
      </w:r>
      <w:r w:rsidR="000A5816" w:rsidRPr="00E71154">
        <w:t xml:space="preserve">). </w:t>
      </w:r>
    </w:p>
    <w:p w14:paraId="3E0F561E" w14:textId="01FDF18A" w:rsidR="000A5816" w:rsidRPr="00E71154" w:rsidRDefault="000A5816" w:rsidP="000A5816">
      <w:pPr>
        <w:pStyle w:val="Descripcin"/>
        <w:keepNext/>
        <w:rPr>
          <w:lang w:val="en-US"/>
        </w:rPr>
      </w:pPr>
      <w:bookmarkStart w:id="3" w:name="_Ref6918979"/>
      <w:r w:rsidRPr="00E71154">
        <w:rPr>
          <w:lang w:val="en-US"/>
        </w:rPr>
        <w:t xml:space="preserve">Table </w:t>
      </w:r>
      <w:r w:rsidR="00150EE5">
        <w:rPr>
          <w:lang w:val="en-US"/>
        </w:rPr>
        <w:fldChar w:fldCharType="begin"/>
      </w:r>
      <w:r w:rsidR="00150EE5">
        <w:rPr>
          <w:lang w:val="en-US"/>
        </w:rPr>
        <w:instrText xml:space="preserve"> SEQ Table \* ARABIC </w:instrText>
      </w:r>
      <w:r w:rsidR="00150EE5">
        <w:rPr>
          <w:lang w:val="en-US"/>
        </w:rPr>
        <w:fldChar w:fldCharType="separate"/>
      </w:r>
      <w:r w:rsidR="00150EE5">
        <w:rPr>
          <w:noProof/>
          <w:lang w:val="en-US"/>
        </w:rPr>
        <w:t>2</w:t>
      </w:r>
      <w:r w:rsidR="00150EE5">
        <w:rPr>
          <w:lang w:val="en-US"/>
        </w:rPr>
        <w:fldChar w:fldCharType="end"/>
      </w:r>
      <w:bookmarkEnd w:id="3"/>
      <w:r w:rsidRPr="00E71154">
        <w:rPr>
          <w:lang w:val="en-US"/>
        </w:rPr>
        <w:t xml:space="preserve">. </w:t>
      </w:r>
      <w:r w:rsidRPr="00B20B2A">
        <w:rPr>
          <w:b w:val="0"/>
          <w:lang w:val="en-US"/>
        </w:rPr>
        <w:t>Plant parts harvested</w:t>
      </w:r>
      <w:r w:rsidRPr="00E71154">
        <w:rPr>
          <w:lang w:val="en-US"/>
        </w:rPr>
        <w:t xml:space="preserve"> </w:t>
      </w:r>
    </w:p>
    <w:tbl>
      <w:tblPr>
        <w:tblStyle w:val="Tablaconcuadrculaclara"/>
        <w:tblW w:w="5860" w:type="dxa"/>
        <w:tblLook w:val="04A0" w:firstRow="1" w:lastRow="0" w:firstColumn="1" w:lastColumn="0" w:noHBand="0" w:noVBand="1"/>
      </w:tblPr>
      <w:tblGrid>
        <w:gridCol w:w="2020"/>
        <w:gridCol w:w="960"/>
        <w:gridCol w:w="960"/>
        <w:gridCol w:w="960"/>
        <w:gridCol w:w="960"/>
      </w:tblGrid>
      <w:tr w:rsidR="00B20B2A" w:rsidRPr="00E71154" w14:paraId="4E90BD3D" w14:textId="77777777" w:rsidTr="00B20B2A">
        <w:trPr>
          <w:trHeight w:val="284"/>
        </w:trPr>
        <w:tc>
          <w:tcPr>
            <w:tcW w:w="2020" w:type="dxa"/>
            <w:vMerge w:val="restart"/>
            <w:hideMark/>
          </w:tcPr>
          <w:p w14:paraId="6D678281" w14:textId="77777777" w:rsidR="00B20B2A" w:rsidRPr="00E71154" w:rsidRDefault="00B20B2A" w:rsidP="00007060">
            <w:pPr>
              <w:rPr>
                <w:b/>
                <w:color w:val="000000"/>
              </w:rPr>
            </w:pPr>
            <w:r w:rsidRPr="00E71154">
              <w:rPr>
                <w:b/>
                <w:color w:val="000000"/>
              </w:rPr>
              <w:t>Plant Part</w:t>
            </w:r>
          </w:p>
          <w:p w14:paraId="37068540" w14:textId="68B936AF" w:rsidR="00B20B2A" w:rsidRPr="00E71154" w:rsidRDefault="00B20B2A" w:rsidP="00007060">
            <w:pPr>
              <w:jc w:val="right"/>
              <w:rPr>
                <w:color w:val="000000"/>
              </w:rPr>
            </w:pPr>
          </w:p>
        </w:tc>
        <w:tc>
          <w:tcPr>
            <w:tcW w:w="3840" w:type="dxa"/>
            <w:gridSpan w:val="4"/>
            <w:noWrap/>
            <w:hideMark/>
          </w:tcPr>
          <w:p w14:paraId="06413E8C" w14:textId="408FA527" w:rsidR="00B20B2A" w:rsidRPr="00E71154" w:rsidRDefault="00B20B2A" w:rsidP="00007060">
            <w:pPr>
              <w:jc w:val="center"/>
              <w:rPr>
                <w:b/>
                <w:bCs/>
                <w:color w:val="000000"/>
              </w:rPr>
            </w:pPr>
            <w:r>
              <w:rPr>
                <w:b/>
                <w:bCs/>
                <w:color w:val="000000"/>
              </w:rPr>
              <w:t>Days</w:t>
            </w:r>
          </w:p>
        </w:tc>
      </w:tr>
      <w:tr w:rsidR="00B20B2A" w:rsidRPr="00E71154" w14:paraId="356FDFAD" w14:textId="77777777" w:rsidTr="00B20B2A">
        <w:trPr>
          <w:trHeight w:val="273"/>
        </w:trPr>
        <w:tc>
          <w:tcPr>
            <w:tcW w:w="2020" w:type="dxa"/>
            <w:vMerge/>
            <w:hideMark/>
          </w:tcPr>
          <w:p w14:paraId="21B8A700" w14:textId="77777777" w:rsidR="00B20B2A" w:rsidRPr="00E71154" w:rsidRDefault="00B20B2A" w:rsidP="00007060">
            <w:pPr>
              <w:rPr>
                <w:color w:val="000000"/>
              </w:rPr>
            </w:pPr>
          </w:p>
        </w:tc>
        <w:tc>
          <w:tcPr>
            <w:tcW w:w="960" w:type="dxa"/>
            <w:noWrap/>
            <w:hideMark/>
          </w:tcPr>
          <w:p w14:paraId="5345A5B2" w14:textId="77777777" w:rsidR="00B20B2A" w:rsidRPr="00E71154" w:rsidRDefault="00B20B2A" w:rsidP="00007060">
            <w:pPr>
              <w:jc w:val="center"/>
              <w:rPr>
                <w:b/>
                <w:color w:val="000000"/>
              </w:rPr>
            </w:pPr>
            <w:r w:rsidRPr="00E71154">
              <w:rPr>
                <w:b/>
                <w:color w:val="000000"/>
              </w:rPr>
              <w:t>60</w:t>
            </w:r>
          </w:p>
        </w:tc>
        <w:tc>
          <w:tcPr>
            <w:tcW w:w="960" w:type="dxa"/>
            <w:noWrap/>
            <w:hideMark/>
          </w:tcPr>
          <w:p w14:paraId="31F29001" w14:textId="77777777" w:rsidR="00B20B2A" w:rsidRPr="00E71154" w:rsidRDefault="00B20B2A" w:rsidP="00007060">
            <w:pPr>
              <w:jc w:val="center"/>
              <w:rPr>
                <w:b/>
                <w:color w:val="000000"/>
              </w:rPr>
            </w:pPr>
            <w:r w:rsidRPr="00E71154">
              <w:rPr>
                <w:b/>
                <w:color w:val="000000"/>
              </w:rPr>
              <w:t>70</w:t>
            </w:r>
          </w:p>
        </w:tc>
        <w:tc>
          <w:tcPr>
            <w:tcW w:w="960" w:type="dxa"/>
            <w:noWrap/>
            <w:hideMark/>
          </w:tcPr>
          <w:p w14:paraId="418B573F" w14:textId="77777777" w:rsidR="00B20B2A" w:rsidRPr="00E71154" w:rsidRDefault="00B20B2A" w:rsidP="00007060">
            <w:pPr>
              <w:jc w:val="center"/>
              <w:rPr>
                <w:b/>
                <w:color w:val="000000"/>
              </w:rPr>
            </w:pPr>
            <w:r w:rsidRPr="00E71154">
              <w:rPr>
                <w:b/>
                <w:color w:val="000000"/>
              </w:rPr>
              <w:t>80</w:t>
            </w:r>
          </w:p>
        </w:tc>
        <w:tc>
          <w:tcPr>
            <w:tcW w:w="960" w:type="dxa"/>
            <w:noWrap/>
            <w:hideMark/>
          </w:tcPr>
          <w:p w14:paraId="199EE069" w14:textId="77777777" w:rsidR="00B20B2A" w:rsidRPr="00E71154" w:rsidRDefault="00B20B2A" w:rsidP="00007060">
            <w:pPr>
              <w:jc w:val="center"/>
              <w:rPr>
                <w:b/>
                <w:color w:val="000000"/>
              </w:rPr>
            </w:pPr>
            <w:r w:rsidRPr="00E71154">
              <w:rPr>
                <w:b/>
                <w:color w:val="000000"/>
              </w:rPr>
              <w:t>90</w:t>
            </w:r>
          </w:p>
        </w:tc>
      </w:tr>
      <w:tr w:rsidR="00B20B2A" w:rsidRPr="00E71154" w14:paraId="46948184" w14:textId="77777777" w:rsidTr="00B20B2A">
        <w:trPr>
          <w:trHeight w:hRule="exact" w:val="284"/>
        </w:trPr>
        <w:tc>
          <w:tcPr>
            <w:tcW w:w="2020" w:type="dxa"/>
            <w:noWrap/>
            <w:hideMark/>
          </w:tcPr>
          <w:p w14:paraId="1FE4C9FD" w14:textId="77777777" w:rsidR="00B20B2A" w:rsidRPr="00E71154" w:rsidRDefault="00B20B2A" w:rsidP="00007060">
            <w:pPr>
              <w:rPr>
                <w:color w:val="000000"/>
              </w:rPr>
            </w:pPr>
            <w:r w:rsidRPr="00E71154">
              <w:rPr>
                <w:color w:val="000000"/>
              </w:rPr>
              <w:t>Stem</w:t>
            </w:r>
          </w:p>
        </w:tc>
        <w:tc>
          <w:tcPr>
            <w:tcW w:w="960" w:type="dxa"/>
            <w:noWrap/>
            <w:hideMark/>
          </w:tcPr>
          <w:p w14:paraId="5FC624DC" w14:textId="77777777" w:rsidR="00B20B2A" w:rsidRPr="00E71154" w:rsidRDefault="00B20B2A" w:rsidP="00007060">
            <w:pPr>
              <w:jc w:val="center"/>
              <w:rPr>
                <w:color w:val="000000"/>
              </w:rPr>
            </w:pPr>
            <w:r w:rsidRPr="00E71154">
              <w:rPr>
                <w:color w:val="000000"/>
              </w:rPr>
              <w:t>X</w:t>
            </w:r>
          </w:p>
        </w:tc>
        <w:tc>
          <w:tcPr>
            <w:tcW w:w="960" w:type="dxa"/>
            <w:noWrap/>
            <w:hideMark/>
          </w:tcPr>
          <w:p w14:paraId="4F80F891" w14:textId="77777777" w:rsidR="00B20B2A" w:rsidRPr="00E71154" w:rsidRDefault="00B20B2A" w:rsidP="00007060">
            <w:pPr>
              <w:jc w:val="center"/>
              <w:rPr>
                <w:color w:val="000000"/>
              </w:rPr>
            </w:pPr>
            <w:r w:rsidRPr="00E71154">
              <w:rPr>
                <w:color w:val="000000"/>
              </w:rPr>
              <w:t>X</w:t>
            </w:r>
          </w:p>
        </w:tc>
        <w:tc>
          <w:tcPr>
            <w:tcW w:w="960" w:type="dxa"/>
            <w:noWrap/>
            <w:hideMark/>
          </w:tcPr>
          <w:p w14:paraId="21CCBB0E" w14:textId="77777777" w:rsidR="00B20B2A" w:rsidRPr="00E71154" w:rsidRDefault="00B20B2A" w:rsidP="00007060">
            <w:pPr>
              <w:jc w:val="center"/>
              <w:rPr>
                <w:color w:val="000000"/>
              </w:rPr>
            </w:pPr>
            <w:r w:rsidRPr="00E71154">
              <w:rPr>
                <w:color w:val="000000"/>
              </w:rPr>
              <w:t>X</w:t>
            </w:r>
          </w:p>
        </w:tc>
        <w:tc>
          <w:tcPr>
            <w:tcW w:w="960" w:type="dxa"/>
            <w:noWrap/>
            <w:hideMark/>
          </w:tcPr>
          <w:p w14:paraId="4630BC89" w14:textId="77777777" w:rsidR="00B20B2A" w:rsidRPr="00E71154" w:rsidRDefault="00B20B2A" w:rsidP="00007060">
            <w:pPr>
              <w:jc w:val="center"/>
              <w:rPr>
                <w:color w:val="000000"/>
              </w:rPr>
            </w:pPr>
            <w:r w:rsidRPr="00E71154">
              <w:rPr>
                <w:color w:val="000000"/>
              </w:rPr>
              <w:t>X</w:t>
            </w:r>
          </w:p>
        </w:tc>
      </w:tr>
      <w:tr w:rsidR="00B20B2A" w:rsidRPr="00E71154" w14:paraId="322CEE83" w14:textId="77777777" w:rsidTr="00B20B2A">
        <w:trPr>
          <w:trHeight w:hRule="exact" w:val="284"/>
        </w:trPr>
        <w:tc>
          <w:tcPr>
            <w:tcW w:w="2020" w:type="dxa"/>
            <w:noWrap/>
            <w:hideMark/>
          </w:tcPr>
          <w:p w14:paraId="4A39780C" w14:textId="77777777" w:rsidR="00B20B2A" w:rsidRPr="00E71154" w:rsidRDefault="00B20B2A" w:rsidP="00007060">
            <w:pPr>
              <w:rPr>
                <w:color w:val="000000"/>
              </w:rPr>
            </w:pPr>
            <w:r w:rsidRPr="00E71154">
              <w:rPr>
                <w:color w:val="000000"/>
              </w:rPr>
              <w:t>Pods</w:t>
            </w:r>
          </w:p>
        </w:tc>
        <w:tc>
          <w:tcPr>
            <w:tcW w:w="960" w:type="dxa"/>
            <w:noWrap/>
            <w:hideMark/>
          </w:tcPr>
          <w:p w14:paraId="4D9CC838" w14:textId="77777777" w:rsidR="00B20B2A" w:rsidRPr="00E71154" w:rsidRDefault="00B20B2A" w:rsidP="00007060">
            <w:pPr>
              <w:jc w:val="center"/>
              <w:rPr>
                <w:color w:val="000000"/>
              </w:rPr>
            </w:pPr>
          </w:p>
        </w:tc>
        <w:tc>
          <w:tcPr>
            <w:tcW w:w="960" w:type="dxa"/>
            <w:noWrap/>
            <w:hideMark/>
          </w:tcPr>
          <w:p w14:paraId="12B9E55D" w14:textId="77777777" w:rsidR="00B20B2A" w:rsidRPr="00E71154" w:rsidRDefault="00B20B2A" w:rsidP="00007060">
            <w:pPr>
              <w:jc w:val="center"/>
              <w:rPr>
                <w:color w:val="000000"/>
              </w:rPr>
            </w:pPr>
          </w:p>
        </w:tc>
        <w:tc>
          <w:tcPr>
            <w:tcW w:w="960" w:type="dxa"/>
            <w:noWrap/>
            <w:hideMark/>
          </w:tcPr>
          <w:p w14:paraId="00A0CC2C" w14:textId="77777777" w:rsidR="00B20B2A" w:rsidRPr="00E71154" w:rsidRDefault="00B20B2A" w:rsidP="00007060">
            <w:pPr>
              <w:jc w:val="center"/>
              <w:rPr>
                <w:color w:val="000000"/>
              </w:rPr>
            </w:pPr>
          </w:p>
        </w:tc>
        <w:tc>
          <w:tcPr>
            <w:tcW w:w="960" w:type="dxa"/>
            <w:noWrap/>
            <w:hideMark/>
          </w:tcPr>
          <w:p w14:paraId="33C56DFB" w14:textId="77777777" w:rsidR="00B20B2A" w:rsidRPr="00E71154" w:rsidRDefault="00B20B2A" w:rsidP="00007060">
            <w:pPr>
              <w:jc w:val="center"/>
              <w:rPr>
                <w:color w:val="000000"/>
              </w:rPr>
            </w:pPr>
            <w:r w:rsidRPr="00E71154">
              <w:rPr>
                <w:color w:val="000000"/>
              </w:rPr>
              <w:t>X</w:t>
            </w:r>
          </w:p>
        </w:tc>
      </w:tr>
      <w:tr w:rsidR="00B20B2A" w:rsidRPr="00E71154" w14:paraId="0618A8CD" w14:textId="77777777" w:rsidTr="00B20B2A">
        <w:trPr>
          <w:trHeight w:hRule="exact" w:val="284"/>
        </w:trPr>
        <w:tc>
          <w:tcPr>
            <w:tcW w:w="2020" w:type="dxa"/>
            <w:noWrap/>
            <w:hideMark/>
          </w:tcPr>
          <w:p w14:paraId="00C6EEA9" w14:textId="77777777" w:rsidR="00B20B2A" w:rsidRPr="00E71154" w:rsidRDefault="00B20B2A" w:rsidP="00007060">
            <w:pPr>
              <w:rPr>
                <w:color w:val="000000"/>
              </w:rPr>
            </w:pPr>
            <w:r w:rsidRPr="00E71154">
              <w:rPr>
                <w:color w:val="000000"/>
              </w:rPr>
              <w:t>Flag leaves</w:t>
            </w:r>
          </w:p>
        </w:tc>
        <w:tc>
          <w:tcPr>
            <w:tcW w:w="960" w:type="dxa"/>
            <w:noWrap/>
            <w:hideMark/>
          </w:tcPr>
          <w:p w14:paraId="0F1B5711" w14:textId="77777777" w:rsidR="00B20B2A" w:rsidRPr="00E71154" w:rsidRDefault="00B20B2A" w:rsidP="00007060">
            <w:pPr>
              <w:jc w:val="center"/>
              <w:rPr>
                <w:color w:val="000000"/>
              </w:rPr>
            </w:pPr>
          </w:p>
        </w:tc>
        <w:tc>
          <w:tcPr>
            <w:tcW w:w="960" w:type="dxa"/>
            <w:noWrap/>
            <w:hideMark/>
          </w:tcPr>
          <w:p w14:paraId="26E7DDA7" w14:textId="77777777" w:rsidR="00B20B2A" w:rsidRPr="00E71154" w:rsidRDefault="00B20B2A" w:rsidP="00007060">
            <w:pPr>
              <w:jc w:val="center"/>
              <w:rPr>
                <w:color w:val="000000"/>
              </w:rPr>
            </w:pPr>
          </w:p>
        </w:tc>
        <w:tc>
          <w:tcPr>
            <w:tcW w:w="960" w:type="dxa"/>
            <w:noWrap/>
            <w:hideMark/>
          </w:tcPr>
          <w:p w14:paraId="282F052B" w14:textId="77777777" w:rsidR="00B20B2A" w:rsidRPr="00E71154" w:rsidRDefault="00B20B2A" w:rsidP="00007060">
            <w:pPr>
              <w:jc w:val="center"/>
              <w:rPr>
                <w:color w:val="000000"/>
              </w:rPr>
            </w:pPr>
          </w:p>
        </w:tc>
        <w:tc>
          <w:tcPr>
            <w:tcW w:w="960" w:type="dxa"/>
            <w:noWrap/>
            <w:hideMark/>
          </w:tcPr>
          <w:p w14:paraId="2EE6109F" w14:textId="77777777" w:rsidR="00B20B2A" w:rsidRPr="00E71154" w:rsidRDefault="00B20B2A" w:rsidP="00007060">
            <w:pPr>
              <w:jc w:val="center"/>
              <w:rPr>
                <w:color w:val="000000"/>
              </w:rPr>
            </w:pPr>
            <w:r w:rsidRPr="00E71154">
              <w:rPr>
                <w:color w:val="000000"/>
              </w:rPr>
              <w:t>X</w:t>
            </w:r>
          </w:p>
        </w:tc>
      </w:tr>
      <w:tr w:rsidR="00B20B2A" w:rsidRPr="00E71154" w14:paraId="793260F4" w14:textId="77777777" w:rsidTr="00B20B2A">
        <w:trPr>
          <w:trHeight w:hRule="exact" w:val="284"/>
        </w:trPr>
        <w:tc>
          <w:tcPr>
            <w:tcW w:w="2020" w:type="dxa"/>
            <w:noWrap/>
            <w:hideMark/>
          </w:tcPr>
          <w:p w14:paraId="7B1079DD" w14:textId="77777777" w:rsidR="00B20B2A" w:rsidRPr="00E71154" w:rsidRDefault="00B20B2A" w:rsidP="00007060">
            <w:pPr>
              <w:rPr>
                <w:color w:val="000000"/>
              </w:rPr>
            </w:pPr>
            <w:r w:rsidRPr="00E71154">
              <w:rPr>
                <w:color w:val="000000"/>
              </w:rPr>
              <w:t>Leaves</w:t>
            </w:r>
          </w:p>
        </w:tc>
        <w:tc>
          <w:tcPr>
            <w:tcW w:w="960" w:type="dxa"/>
            <w:noWrap/>
            <w:hideMark/>
          </w:tcPr>
          <w:p w14:paraId="71329D20" w14:textId="77777777" w:rsidR="00B20B2A" w:rsidRPr="00E71154" w:rsidRDefault="00B20B2A" w:rsidP="00007060">
            <w:pPr>
              <w:jc w:val="center"/>
              <w:rPr>
                <w:color w:val="000000"/>
              </w:rPr>
            </w:pPr>
            <w:r w:rsidRPr="00E71154">
              <w:rPr>
                <w:color w:val="000000"/>
              </w:rPr>
              <w:t>X</w:t>
            </w:r>
          </w:p>
        </w:tc>
        <w:tc>
          <w:tcPr>
            <w:tcW w:w="960" w:type="dxa"/>
            <w:noWrap/>
            <w:hideMark/>
          </w:tcPr>
          <w:p w14:paraId="3DC2B6C8" w14:textId="77777777" w:rsidR="00B20B2A" w:rsidRPr="00E71154" w:rsidRDefault="00B20B2A" w:rsidP="00007060">
            <w:pPr>
              <w:jc w:val="center"/>
              <w:rPr>
                <w:color w:val="000000"/>
              </w:rPr>
            </w:pPr>
            <w:r w:rsidRPr="00E71154">
              <w:rPr>
                <w:color w:val="000000"/>
              </w:rPr>
              <w:t>X</w:t>
            </w:r>
          </w:p>
        </w:tc>
        <w:tc>
          <w:tcPr>
            <w:tcW w:w="960" w:type="dxa"/>
            <w:noWrap/>
            <w:hideMark/>
          </w:tcPr>
          <w:p w14:paraId="71EAEEB2" w14:textId="77777777" w:rsidR="00B20B2A" w:rsidRPr="00E71154" w:rsidRDefault="00B20B2A" w:rsidP="00007060">
            <w:pPr>
              <w:jc w:val="center"/>
              <w:rPr>
                <w:color w:val="000000"/>
              </w:rPr>
            </w:pPr>
            <w:r w:rsidRPr="00E71154">
              <w:rPr>
                <w:color w:val="000000"/>
              </w:rPr>
              <w:t>X</w:t>
            </w:r>
          </w:p>
        </w:tc>
        <w:tc>
          <w:tcPr>
            <w:tcW w:w="960" w:type="dxa"/>
            <w:noWrap/>
            <w:hideMark/>
          </w:tcPr>
          <w:p w14:paraId="5CD40CE9" w14:textId="77777777" w:rsidR="00B20B2A" w:rsidRPr="00E71154" w:rsidRDefault="00B20B2A" w:rsidP="00007060">
            <w:pPr>
              <w:jc w:val="center"/>
              <w:rPr>
                <w:color w:val="000000"/>
              </w:rPr>
            </w:pPr>
            <w:r w:rsidRPr="00E71154">
              <w:rPr>
                <w:color w:val="000000"/>
              </w:rPr>
              <w:t>X</w:t>
            </w:r>
          </w:p>
        </w:tc>
      </w:tr>
      <w:tr w:rsidR="00B20B2A" w:rsidRPr="00E71154" w14:paraId="4C7BEFEA" w14:textId="77777777" w:rsidTr="00B20B2A">
        <w:trPr>
          <w:trHeight w:hRule="exact" w:val="284"/>
        </w:trPr>
        <w:tc>
          <w:tcPr>
            <w:tcW w:w="2020" w:type="dxa"/>
            <w:noWrap/>
            <w:hideMark/>
          </w:tcPr>
          <w:p w14:paraId="1CBE624F" w14:textId="77777777" w:rsidR="00B20B2A" w:rsidRPr="00E71154" w:rsidRDefault="00B20B2A" w:rsidP="00007060">
            <w:pPr>
              <w:rPr>
                <w:color w:val="000000"/>
              </w:rPr>
            </w:pPr>
            <w:r w:rsidRPr="00E71154">
              <w:rPr>
                <w:color w:val="000000"/>
              </w:rPr>
              <w:t>Inflorescences</w:t>
            </w:r>
          </w:p>
        </w:tc>
        <w:tc>
          <w:tcPr>
            <w:tcW w:w="960" w:type="dxa"/>
            <w:noWrap/>
            <w:hideMark/>
          </w:tcPr>
          <w:p w14:paraId="7B9E71A8" w14:textId="77777777" w:rsidR="00B20B2A" w:rsidRPr="00E71154" w:rsidRDefault="00B20B2A" w:rsidP="00007060">
            <w:pPr>
              <w:jc w:val="center"/>
              <w:rPr>
                <w:color w:val="000000"/>
              </w:rPr>
            </w:pPr>
            <w:r w:rsidRPr="00E71154">
              <w:rPr>
                <w:color w:val="000000"/>
              </w:rPr>
              <w:t>X</w:t>
            </w:r>
          </w:p>
        </w:tc>
        <w:tc>
          <w:tcPr>
            <w:tcW w:w="960" w:type="dxa"/>
            <w:noWrap/>
            <w:hideMark/>
          </w:tcPr>
          <w:p w14:paraId="087B307F" w14:textId="77777777" w:rsidR="00B20B2A" w:rsidRPr="00E71154" w:rsidRDefault="00B20B2A" w:rsidP="00007060">
            <w:pPr>
              <w:jc w:val="center"/>
              <w:rPr>
                <w:color w:val="000000"/>
              </w:rPr>
            </w:pPr>
            <w:r w:rsidRPr="00E71154">
              <w:rPr>
                <w:color w:val="000000"/>
              </w:rPr>
              <w:t>X</w:t>
            </w:r>
          </w:p>
        </w:tc>
        <w:tc>
          <w:tcPr>
            <w:tcW w:w="960" w:type="dxa"/>
            <w:noWrap/>
            <w:hideMark/>
          </w:tcPr>
          <w:p w14:paraId="7900325A" w14:textId="77777777" w:rsidR="00B20B2A" w:rsidRPr="00E71154" w:rsidRDefault="00B20B2A" w:rsidP="00007060">
            <w:pPr>
              <w:jc w:val="center"/>
              <w:rPr>
                <w:color w:val="000000"/>
              </w:rPr>
            </w:pPr>
            <w:r w:rsidRPr="00E71154">
              <w:rPr>
                <w:color w:val="000000"/>
              </w:rPr>
              <w:t>X</w:t>
            </w:r>
          </w:p>
        </w:tc>
        <w:tc>
          <w:tcPr>
            <w:tcW w:w="960" w:type="dxa"/>
            <w:noWrap/>
            <w:hideMark/>
          </w:tcPr>
          <w:p w14:paraId="1798AC12" w14:textId="77777777" w:rsidR="00B20B2A" w:rsidRPr="00E71154" w:rsidRDefault="00B20B2A" w:rsidP="00007060">
            <w:pPr>
              <w:jc w:val="center"/>
              <w:rPr>
                <w:color w:val="000000"/>
              </w:rPr>
            </w:pPr>
            <w:r w:rsidRPr="00E71154">
              <w:rPr>
                <w:color w:val="000000"/>
              </w:rPr>
              <w:t>X</w:t>
            </w:r>
          </w:p>
        </w:tc>
      </w:tr>
      <w:tr w:rsidR="00B20B2A" w:rsidRPr="00E71154" w14:paraId="75F0621D" w14:textId="77777777" w:rsidTr="00B20B2A">
        <w:trPr>
          <w:trHeight w:hRule="exact" w:val="284"/>
        </w:trPr>
        <w:tc>
          <w:tcPr>
            <w:tcW w:w="2020" w:type="dxa"/>
            <w:noWrap/>
            <w:hideMark/>
          </w:tcPr>
          <w:p w14:paraId="49AFCC15" w14:textId="77777777" w:rsidR="00B20B2A" w:rsidRPr="00E71154" w:rsidRDefault="00B20B2A" w:rsidP="00007060">
            <w:pPr>
              <w:rPr>
                <w:color w:val="000000"/>
              </w:rPr>
            </w:pPr>
            <w:r w:rsidRPr="00E71154">
              <w:rPr>
                <w:color w:val="000000"/>
              </w:rPr>
              <w:t>Roots</w:t>
            </w:r>
          </w:p>
        </w:tc>
        <w:tc>
          <w:tcPr>
            <w:tcW w:w="960" w:type="dxa"/>
            <w:noWrap/>
            <w:hideMark/>
          </w:tcPr>
          <w:p w14:paraId="693353D6" w14:textId="77777777" w:rsidR="00B20B2A" w:rsidRPr="00E71154" w:rsidRDefault="00B20B2A" w:rsidP="00007060">
            <w:pPr>
              <w:jc w:val="center"/>
              <w:rPr>
                <w:color w:val="000000"/>
              </w:rPr>
            </w:pPr>
            <w:r w:rsidRPr="00E71154">
              <w:rPr>
                <w:color w:val="000000"/>
              </w:rPr>
              <w:t>X</w:t>
            </w:r>
          </w:p>
        </w:tc>
        <w:tc>
          <w:tcPr>
            <w:tcW w:w="960" w:type="dxa"/>
            <w:noWrap/>
            <w:hideMark/>
          </w:tcPr>
          <w:p w14:paraId="71242503" w14:textId="77777777" w:rsidR="00B20B2A" w:rsidRPr="00E71154" w:rsidRDefault="00B20B2A" w:rsidP="00007060">
            <w:pPr>
              <w:jc w:val="center"/>
              <w:rPr>
                <w:color w:val="000000"/>
              </w:rPr>
            </w:pPr>
            <w:r w:rsidRPr="00E71154">
              <w:rPr>
                <w:color w:val="000000"/>
              </w:rPr>
              <w:t>X</w:t>
            </w:r>
          </w:p>
        </w:tc>
        <w:tc>
          <w:tcPr>
            <w:tcW w:w="960" w:type="dxa"/>
            <w:noWrap/>
            <w:hideMark/>
          </w:tcPr>
          <w:p w14:paraId="12ACCFFD" w14:textId="77777777" w:rsidR="00B20B2A" w:rsidRPr="00E71154" w:rsidRDefault="00B20B2A" w:rsidP="00007060">
            <w:pPr>
              <w:jc w:val="center"/>
              <w:rPr>
                <w:color w:val="000000"/>
              </w:rPr>
            </w:pPr>
            <w:r w:rsidRPr="00E71154">
              <w:rPr>
                <w:color w:val="000000"/>
              </w:rPr>
              <w:t>X</w:t>
            </w:r>
          </w:p>
        </w:tc>
        <w:tc>
          <w:tcPr>
            <w:tcW w:w="960" w:type="dxa"/>
            <w:noWrap/>
            <w:hideMark/>
          </w:tcPr>
          <w:p w14:paraId="0AB3E5F8" w14:textId="77777777" w:rsidR="00B20B2A" w:rsidRPr="00E71154" w:rsidRDefault="00B20B2A" w:rsidP="00007060">
            <w:pPr>
              <w:jc w:val="center"/>
              <w:rPr>
                <w:color w:val="000000"/>
              </w:rPr>
            </w:pPr>
            <w:r w:rsidRPr="00E71154">
              <w:rPr>
                <w:color w:val="000000"/>
              </w:rPr>
              <w:t>X</w:t>
            </w:r>
          </w:p>
        </w:tc>
      </w:tr>
      <w:tr w:rsidR="00B20B2A" w:rsidRPr="00E71154" w14:paraId="394297A2" w14:textId="77777777" w:rsidTr="00B20B2A">
        <w:trPr>
          <w:trHeight w:hRule="exact" w:val="284"/>
        </w:trPr>
        <w:tc>
          <w:tcPr>
            <w:tcW w:w="2020" w:type="dxa"/>
            <w:noWrap/>
            <w:hideMark/>
          </w:tcPr>
          <w:p w14:paraId="21F0DFEF" w14:textId="77777777" w:rsidR="00B20B2A" w:rsidRPr="00E71154" w:rsidRDefault="00B20B2A" w:rsidP="00007060">
            <w:pPr>
              <w:rPr>
                <w:color w:val="000000"/>
              </w:rPr>
            </w:pPr>
            <w:r w:rsidRPr="00E71154">
              <w:rPr>
                <w:color w:val="000000"/>
              </w:rPr>
              <w:t>Grain</w:t>
            </w:r>
          </w:p>
        </w:tc>
        <w:tc>
          <w:tcPr>
            <w:tcW w:w="960" w:type="dxa"/>
            <w:noWrap/>
            <w:hideMark/>
          </w:tcPr>
          <w:p w14:paraId="36215C62" w14:textId="77777777" w:rsidR="00B20B2A" w:rsidRPr="00E71154" w:rsidRDefault="00B20B2A" w:rsidP="00007060">
            <w:pPr>
              <w:jc w:val="center"/>
              <w:rPr>
                <w:color w:val="000000"/>
              </w:rPr>
            </w:pPr>
          </w:p>
        </w:tc>
        <w:tc>
          <w:tcPr>
            <w:tcW w:w="960" w:type="dxa"/>
            <w:noWrap/>
            <w:hideMark/>
          </w:tcPr>
          <w:p w14:paraId="38E1E076" w14:textId="77777777" w:rsidR="00B20B2A" w:rsidRPr="00E71154" w:rsidRDefault="00B20B2A" w:rsidP="00007060">
            <w:pPr>
              <w:jc w:val="center"/>
              <w:rPr>
                <w:color w:val="000000"/>
              </w:rPr>
            </w:pPr>
          </w:p>
        </w:tc>
        <w:tc>
          <w:tcPr>
            <w:tcW w:w="960" w:type="dxa"/>
            <w:noWrap/>
            <w:hideMark/>
          </w:tcPr>
          <w:p w14:paraId="4C6CE5EF" w14:textId="77777777" w:rsidR="00B20B2A" w:rsidRPr="00E71154" w:rsidRDefault="00B20B2A" w:rsidP="00007060">
            <w:pPr>
              <w:jc w:val="center"/>
              <w:rPr>
                <w:color w:val="000000"/>
              </w:rPr>
            </w:pPr>
          </w:p>
        </w:tc>
        <w:tc>
          <w:tcPr>
            <w:tcW w:w="960" w:type="dxa"/>
            <w:noWrap/>
            <w:hideMark/>
          </w:tcPr>
          <w:p w14:paraId="08BDDE37" w14:textId="77777777" w:rsidR="00B20B2A" w:rsidRPr="00E71154" w:rsidRDefault="00B20B2A" w:rsidP="00007060">
            <w:pPr>
              <w:jc w:val="center"/>
              <w:rPr>
                <w:color w:val="000000"/>
              </w:rPr>
            </w:pPr>
            <w:r w:rsidRPr="00E71154">
              <w:rPr>
                <w:color w:val="000000"/>
              </w:rPr>
              <w:t>X</w:t>
            </w:r>
          </w:p>
        </w:tc>
      </w:tr>
    </w:tbl>
    <w:p w14:paraId="4ABFFCE4" w14:textId="77777777" w:rsidR="000A5816" w:rsidRPr="00E71154" w:rsidRDefault="000A5816" w:rsidP="000A5816">
      <w:pPr>
        <w:pStyle w:val="Yohanna"/>
      </w:pPr>
    </w:p>
    <w:p w14:paraId="4EA82918" w14:textId="2F973AB6" w:rsidR="00C13A2E" w:rsidRDefault="000A5816" w:rsidP="00C13A2E">
      <w:pPr>
        <w:pStyle w:val="Yohanna"/>
      </w:pPr>
      <w:r w:rsidRPr="00E71154">
        <w:t xml:space="preserve">The biomass was dried, ground, and extracted, using the option of </w:t>
      </w:r>
      <w:r w:rsidRPr="00E71154">
        <w:rPr>
          <w:i/>
        </w:rPr>
        <w:t>extensive solvent extraction method</w:t>
      </w:r>
      <w:r w:rsidRPr="00E71154">
        <w:t xml:space="preserve"> published in </w:t>
      </w:r>
      <w:r w:rsidRPr="00E71154">
        <w:fldChar w:fldCharType="begin"/>
      </w:r>
      <w:r w:rsidR="00D47585">
        <w:instrText xml:space="preserve"> ADDIN ZOTERO_ITEM CSL_CITATION {"citationID":"ZqX7ibzX","properties":{"formattedCitation":"(Mansfield et al., 2012)","plainCitation":"(Mansfield et al., 2012)","noteIndex":0},"citationItems":[{"id":414,"uris":["http://zotero.org/groups/460937/items/57XSUBZB"],"uri":["http://zotero.org/groups/460937/items/57XSUBZB"],"itemData":{"id":414,"type":"article-journal","container-title":"Nat. Protocols","DOI":"10.1038/nprot.2012.064","ISSN":"1754-2189","issue":"9","journalAbbreviation":"Nat. Protocols","page":"1579-1589","title":"Whole plant cell wall characterization using solution-state 2D NMR","volume":"7","author":[{"family":"Mansfield","given":"Shawn D"},{"family":"Kim","given":"Hoon"},{"family":"Lu","given":"Fachuang"},{"family":"Ralph","given":"John"}],"issued":{"date-parts":[["2012",9]]}}}],"schema":"https://github.com/citation-style-language/schema/raw/master/csl-citation.json"} </w:instrText>
      </w:r>
      <w:r w:rsidRPr="00E71154">
        <w:fldChar w:fldCharType="separate"/>
      </w:r>
      <w:r w:rsidR="00D47585" w:rsidRPr="00D47585">
        <w:t>(Mansfield et al., 2012)</w:t>
      </w:r>
      <w:r w:rsidRPr="00E71154">
        <w:fldChar w:fldCharType="end"/>
      </w:r>
      <w:r w:rsidRPr="00E71154">
        <w:t>.</w:t>
      </w:r>
      <w:r w:rsidR="00C13A2E">
        <w:t xml:space="preserve"> Briefly, the plant </w:t>
      </w:r>
      <w:proofErr w:type="spellStart"/>
      <w:r w:rsidR="00C13A2E">
        <w:t>materias</w:t>
      </w:r>
      <w:proofErr w:type="spellEnd"/>
      <w:r w:rsidR="00C13A2E">
        <w:t xml:space="preserve"> was air-dry until for 2–3 d at ambient temperature. Then, it was grinded in the mixing mill </w:t>
      </w:r>
      <w:proofErr w:type="spellStart"/>
      <w:r w:rsidR="00C13A2E">
        <w:t>Retsch</w:t>
      </w:r>
      <w:proofErr w:type="spellEnd"/>
      <w:r w:rsidR="00C13A2E">
        <w:t xml:space="preserve"> mm 400 with a frequency of 30 rpm for 2-3 minutes.  </w:t>
      </w:r>
      <w:proofErr w:type="gramStart"/>
      <w:r w:rsidR="00C13A2E">
        <w:t>Around  200</w:t>
      </w:r>
      <w:proofErr w:type="gramEnd"/>
      <w:r w:rsidR="00C13A2E">
        <w:t xml:space="preserve">–1,500 mg of plant material was </w:t>
      </w:r>
      <w:proofErr w:type="spellStart"/>
      <w:r w:rsidR="00C13A2E">
        <w:t>addedto</w:t>
      </w:r>
      <w:proofErr w:type="spellEnd"/>
      <w:r w:rsidR="00C13A2E">
        <w:t xml:space="preserve"> a 50-ml conical centrifuge tube. 30 ml of 50 mM NaCl was added vortexed. The solution was placed in a 4 °C refrigerator overnight. After centrifugation for 10 min at 2,800g at 1 °C, the solvent was removed by decanting. 40 ml of 80% ethanol </w:t>
      </w:r>
      <w:r w:rsidR="00C13A2E">
        <w:lastRenderedPageBreak/>
        <w:t xml:space="preserve">was added. The samples </w:t>
      </w:r>
      <w:proofErr w:type="gramStart"/>
      <w:r w:rsidR="00C13A2E">
        <w:t>was</w:t>
      </w:r>
      <w:proofErr w:type="gramEnd"/>
      <w:r w:rsidR="00C13A2E">
        <w:t xml:space="preserve"> sonicated for 20 min, the mixture was centrifuge at 2,800g at 1 °C for 10 </w:t>
      </w:r>
      <w:proofErr w:type="spellStart"/>
      <w:r w:rsidR="00C13A2E">
        <w:t>mimites</w:t>
      </w:r>
      <w:proofErr w:type="spellEnd"/>
      <w:r w:rsidR="00C13A2E">
        <w:t xml:space="preserve">. This step was repeated </w:t>
      </w:r>
      <w:proofErr w:type="spellStart"/>
      <w:r w:rsidR="00C13A2E">
        <w:t>sucessively</w:t>
      </w:r>
      <w:proofErr w:type="spellEnd"/>
      <w:r w:rsidR="00C13A2E">
        <w:t xml:space="preserve"> with 80% ethanol two additional times, 40 ml of 100% acetone, 40 ml of CHCl</w:t>
      </w:r>
      <w:r w:rsidR="00C13A2E" w:rsidRPr="00C13A2E">
        <w:rPr>
          <w:vertAlign w:val="subscript"/>
        </w:rPr>
        <w:t>3</w:t>
      </w:r>
      <w:r w:rsidR="00C13A2E">
        <w:t>/methanol (1:1), and 40 ml of 100% acetone. The material was freeze-</w:t>
      </w:r>
      <w:proofErr w:type="spellStart"/>
      <w:r w:rsidR="00C13A2E">
        <w:t>dryed</w:t>
      </w:r>
      <w:proofErr w:type="spellEnd"/>
      <w:r w:rsidR="00C13A2E">
        <w:t xml:space="preserve"> overnight</w:t>
      </w:r>
      <w:r w:rsidR="00C35DDD">
        <w:t>, before the other analyzes were performed</w:t>
      </w:r>
      <w:r w:rsidR="00C13A2E">
        <w:t xml:space="preserve">. </w:t>
      </w:r>
    </w:p>
    <w:p w14:paraId="3427559F" w14:textId="08950C6F" w:rsidR="00C35DDD" w:rsidRDefault="00C35DDD" w:rsidP="00C35DDD">
      <w:pPr>
        <w:pStyle w:val="Yohanna"/>
        <w:numPr>
          <w:ilvl w:val="0"/>
          <w:numId w:val="1"/>
        </w:numPr>
      </w:pPr>
      <w:r>
        <w:t xml:space="preserve">Chemical and chemometric </w:t>
      </w:r>
      <w:proofErr w:type="spellStart"/>
      <w:r>
        <w:t>analsys</w:t>
      </w:r>
      <w:proofErr w:type="spellEnd"/>
    </w:p>
    <w:p w14:paraId="604BC3A4" w14:textId="75F00B1D" w:rsidR="00C35DDD" w:rsidRDefault="00F72AC1" w:rsidP="00C35DDD">
      <w:pPr>
        <w:pStyle w:val="Yohanna"/>
      </w:pPr>
      <w:r w:rsidRPr="00C35DDD">
        <w:rPr>
          <w:b/>
        </w:rPr>
        <w:t>ATR-FTIR</w:t>
      </w:r>
      <w:r w:rsidR="00C35DDD">
        <w:t>:  The spectra were recorded using a Thermo Fischer Scientific Nicolet 6700 FTIR spectrometer (Thermo Fischer Scientific, Waltham, MA, USA) equipped with a Goldengate ATR accessory (</w:t>
      </w:r>
      <w:proofErr w:type="spellStart"/>
      <w:r w:rsidR="00C35DDD">
        <w:t>Specac</w:t>
      </w:r>
      <w:proofErr w:type="spellEnd"/>
      <w:r w:rsidR="00C35DDD">
        <w:t xml:space="preserve"> Ltd, </w:t>
      </w:r>
      <w:proofErr w:type="spellStart"/>
      <w:r w:rsidR="00C35DDD">
        <w:t>Orpington</w:t>
      </w:r>
      <w:proofErr w:type="spellEnd"/>
      <w:r w:rsidR="00C35DDD">
        <w:t>, Kent, UK). Spectra from 4000 to 600 cm−1 were obtained with a 4 cm−1 resolution, 200 background scans, and 100 scans for each sample spectrum. The average of the three spectra was calculated for each sample.</w:t>
      </w:r>
    </w:p>
    <w:p w14:paraId="082A1BC1" w14:textId="056E5D2D" w:rsidR="00C35DDD" w:rsidRDefault="00C35DDD" w:rsidP="00C35DDD">
      <w:pPr>
        <w:pStyle w:val="Yohanna"/>
      </w:pPr>
      <w:commentRangeStart w:id="4"/>
      <w:r>
        <w:t xml:space="preserve">The ATR-FTIR spectra were analyzed in R (R core team, 2021, Version 4.0.5). The package </w:t>
      </w:r>
      <w:proofErr w:type="spellStart"/>
      <w:r>
        <w:t>hyperspec</w:t>
      </w:r>
      <w:proofErr w:type="spellEnd"/>
      <w:r>
        <w:t xml:space="preserve"> was used to perform baseline correction via the </w:t>
      </w:r>
      <w:proofErr w:type="spellStart"/>
      <w:r>
        <w:t>rubberband</w:t>
      </w:r>
      <w:proofErr w:type="spellEnd"/>
      <w:r>
        <w:t xml:space="preserve"> method (</w:t>
      </w:r>
      <w:proofErr w:type="spellStart"/>
      <w:r>
        <w:t>Hovde</w:t>
      </w:r>
      <w:proofErr w:type="spellEnd"/>
      <w:r>
        <w:t xml:space="preserve"> 2010, </w:t>
      </w:r>
      <w:proofErr w:type="spellStart"/>
      <w:r>
        <w:t>Beleites</w:t>
      </w:r>
      <w:proofErr w:type="spellEnd"/>
      <w:r>
        <w:t xml:space="preserve"> 2020). The package </w:t>
      </w:r>
      <w:proofErr w:type="spellStart"/>
      <w:r>
        <w:t>prospectr</w:t>
      </w:r>
      <w:proofErr w:type="spellEnd"/>
      <w:r>
        <w:t xml:space="preserve"> was used for spectra derivatization and smoothing (</w:t>
      </w:r>
      <w:proofErr w:type="spellStart"/>
      <w:r>
        <w:t>Wentzell</w:t>
      </w:r>
      <w:proofErr w:type="spellEnd"/>
      <w:r>
        <w:t xml:space="preserve"> and Brown, 2000), via </w:t>
      </w:r>
      <w:proofErr w:type="spellStart"/>
      <w:r>
        <w:t>savitzkyGolay</w:t>
      </w:r>
      <w:proofErr w:type="spellEnd"/>
      <w:r>
        <w:t xml:space="preserve"> function (</w:t>
      </w:r>
      <w:proofErr w:type="spellStart"/>
      <w:r>
        <w:t>Savitzky</w:t>
      </w:r>
      <w:proofErr w:type="spellEnd"/>
      <w:r>
        <w:t xml:space="preserve"> and </w:t>
      </w:r>
      <w:proofErr w:type="spellStart"/>
      <w:r>
        <w:t>Golay</w:t>
      </w:r>
      <w:proofErr w:type="spellEnd"/>
      <w:r>
        <w:t xml:space="preserve">, 1964), </w:t>
      </w:r>
      <w:r w:rsidR="00354F34">
        <w:t xml:space="preserve">and </w:t>
      </w:r>
      <w:r>
        <w:t xml:space="preserve">the package </w:t>
      </w:r>
      <w:proofErr w:type="spellStart"/>
      <w:r>
        <w:t>factoextra</w:t>
      </w:r>
      <w:proofErr w:type="spellEnd"/>
      <w:r>
        <w:t xml:space="preserve"> to perform hierarchical</w:t>
      </w:r>
      <w:r w:rsidR="00354F34">
        <w:t xml:space="preserve"> clustering</w:t>
      </w:r>
      <w:r>
        <w:t xml:space="preserve">.  </w:t>
      </w:r>
      <w:commentRangeEnd w:id="4"/>
      <w:r w:rsidR="00B24B2F">
        <w:rPr>
          <w:rStyle w:val="Refdecomentario"/>
          <w:rFonts w:asciiTheme="minorHAnsi" w:hAnsiTheme="minorHAnsi" w:cstheme="minorBidi"/>
          <w:lang w:val="en-US"/>
        </w:rPr>
        <w:commentReference w:id="4"/>
      </w:r>
    </w:p>
    <w:p w14:paraId="3602771B" w14:textId="77777777" w:rsidR="000A5816" w:rsidRDefault="000A5816" w:rsidP="000A5816">
      <w:pPr>
        <w:pStyle w:val="Yohanna"/>
      </w:pPr>
      <w:r>
        <w:rPr>
          <w:b/>
        </w:rPr>
        <w:t xml:space="preserve">Elemental analysis: </w:t>
      </w:r>
      <w:proofErr w:type="gramStart"/>
      <w:r>
        <w:t>Multi-elemental</w:t>
      </w:r>
      <w:proofErr w:type="gramEnd"/>
      <w:r>
        <w:t xml:space="preserve"> analyses of the solid samples was performed using inductively coupled plasma-optical emission spectroscopy (ICP-OES). A sample (10–50 mg) was mixed with 500–2500 </w:t>
      </w:r>
      <w:proofErr w:type="spellStart"/>
      <w:r>
        <w:t>μL</w:t>
      </w:r>
      <w:proofErr w:type="spellEnd"/>
      <w:r>
        <w:t xml:space="preserve"> 70% HNO3, 250–1000 </w:t>
      </w:r>
      <w:proofErr w:type="spellStart"/>
      <w:r>
        <w:t>μL</w:t>
      </w:r>
      <w:proofErr w:type="spellEnd"/>
      <w:r>
        <w:t xml:space="preserve"> 15% H</w:t>
      </w:r>
      <w:r w:rsidRPr="00A71A16">
        <w:rPr>
          <w:vertAlign w:val="subscript"/>
        </w:rPr>
        <w:t>2</w:t>
      </w:r>
      <w:r>
        <w:t>O</w:t>
      </w:r>
      <w:r w:rsidRPr="00A71A16">
        <w:rPr>
          <w:vertAlign w:val="subscript"/>
        </w:rPr>
        <w:t>2</w:t>
      </w:r>
      <w:r>
        <w:t xml:space="preserve"> and 40–200 </w:t>
      </w:r>
      <w:proofErr w:type="spellStart"/>
      <w:r>
        <w:t>μL</w:t>
      </w:r>
      <w:proofErr w:type="spellEnd"/>
      <w:r>
        <w:t xml:space="preserve"> 49% HF, and then digested in a pressurized microwave oven for 10 minutes with a starting pressure of 40 bar and a temperature of 240</w:t>
      </w:r>
      <w:r>
        <w:rPr>
          <w:rFonts w:ascii="Centaur" w:hAnsi="Centaur"/>
        </w:rPr>
        <w:t>°</w:t>
      </w:r>
      <w:r>
        <w:t>C. After digestion, samples were diluted to a final 3.5% acid concentration with Milli-Q water before measurement on an ICP-OES (Model Optima 5300 DV, PerkinElmer) equipped with a HF-resistant sample introduction kit. For quantification, an external 10-point calibration standard P/N 4400-132565 and P/N 4400-ICP-MSCS (CPI International, Amsterdam) was used. A certified reference material (CRM) NCS 73013 Spinach leaf was analyzed together with the samples to evaluate the accuracy and precision of the analysis.</w:t>
      </w:r>
    </w:p>
    <w:p w14:paraId="1CD640B3" w14:textId="012A5835" w:rsidR="00DF68CB" w:rsidRPr="00B55488" w:rsidRDefault="00687E95" w:rsidP="00B24B2F">
      <w:pPr>
        <w:pStyle w:val="Yohanna"/>
        <w:rPr>
          <w:rStyle w:val="jlqj4b"/>
          <w:b/>
          <w:lang w:val="es-CO"/>
        </w:rPr>
      </w:pPr>
      <w:r w:rsidRPr="00B55488">
        <w:rPr>
          <w:b/>
          <w:noProof/>
        </w:rPr>
        <w:drawing>
          <wp:anchor distT="0" distB="0" distL="114300" distR="114300" simplePos="0" relativeHeight="251660288" behindDoc="0" locked="0" layoutInCell="1" allowOverlap="1" wp14:anchorId="5AC695B7" wp14:editId="6C281B38">
            <wp:simplePos x="0" y="0"/>
            <wp:positionH relativeFrom="column">
              <wp:posOffset>12545662</wp:posOffset>
            </wp:positionH>
            <wp:positionV relativeFrom="paragraph">
              <wp:posOffset>358305</wp:posOffset>
            </wp:positionV>
            <wp:extent cx="2671948" cy="3391509"/>
            <wp:effectExtent l="0" t="0" r="0" b="0"/>
            <wp:wrapNone/>
            <wp:docPr id="115" name="Google Shape;115;p1"/>
            <wp:cNvGraphicFramePr/>
            <a:graphic xmlns:a="http://schemas.openxmlformats.org/drawingml/2006/main">
              <a:graphicData uri="http://schemas.openxmlformats.org/drawingml/2006/picture">
                <pic:pic xmlns:pic="http://schemas.openxmlformats.org/drawingml/2006/picture">
                  <pic:nvPicPr>
                    <pic:cNvPr id="115" name="Google Shape;115;p1"/>
                    <pic:cNvPicPr preferRelativeResize="0"/>
                  </pic:nvPicPr>
                  <pic:blipFill rotWithShape="1">
                    <a:blip r:embed="rId10">
                      <a:alphaModFix/>
                    </a:blip>
                    <a:srcRect t="6674" r="3262" b="1915"/>
                    <a:stretch/>
                  </pic:blipFill>
                  <pic:spPr>
                    <a:xfrm>
                      <a:off x="0" y="0"/>
                      <a:ext cx="2671948" cy="3391509"/>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F93249" w:rsidRPr="00B55488">
        <w:rPr>
          <w:rStyle w:val="jlqj4b"/>
          <w:b/>
          <w:lang w:val="es-CO"/>
        </w:rPr>
        <w:t>Results</w:t>
      </w:r>
      <w:proofErr w:type="spellEnd"/>
    </w:p>
    <w:p w14:paraId="1986F574" w14:textId="67F03311" w:rsidR="00B55488" w:rsidRDefault="00B55488">
      <w:pPr>
        <w:rPr>
          <w:rStyle w:val="jlqj4b"/>
          <w:lang w:val="es-CO"/>
        </w:rPr>
      </w:pPr>
      <w:proofErr w:type="gramStart"/>
      <w:r>
        <w:rPr>
          <w:rStyle w:val="jlqj4b"/>
          <w:lang w:val="es-CO"/>
        </w:rPr>
        <w:t>Puedes pegar las figuras des poster?</w:t>
      </w:r>
      <w:proofErr w:type="gramEnd"/>
    </w:p>
    <w:p w14:paraId="3327B4C9" w14:textId="77777777" w:rsidR="00B55488" w:rsidRDefault="00B55488" w:rsidP="00B55488">
      <w:pPr>
        <w:rPr>
          <w:rStyle w:val="jlqj4b"/>
          <w:lang w:val="es-CO"/>
        </w:rPr>
      </w:pPr>
      <w:r>
        <w:rPr>
          <w:rStyle w:val="jlqj4b"/>
          <w:lang w:val="es-CO"/>
        </w:rPr>
        <w:t>Estas sin la flecha amarilla.</w:t>
      </w:r>
    </w:p>
    <w:p w14:paraId="6990C8D2" w14:textId="77777777" w:rsidR="00B55488" w:rsidRDefault="00B55488">
      <w:pPr>
        <w:rPr>
          <w:rStyle w:val="jlqj4b"/>
          <w:lang w:val="es-CO"/>
        </w:rPr>
      </w:pPr>
    </w:p>
    <w:p w14:paraId="5C44DE87" w14:textId="77777777" w:rsidR="00B55488" w:rsidRDefault="00B55488">
      <w:pPr>
        <w:rPr>
          <w:rStyle w:val="jlqj4b"/>
          <w:lang w:val="es-CO"/>
        </w:rPr>
      </w:pPr>
      <w:r w:rsidRPr="00B55488">
        <w:rPr>
          <w:rStyle w:val="jlqj4b"/>
          <w:noProof/>
          <w:lang w:val="es-CO"/>
        </w:rPr>
        <w:lastRenderedPageBreak/>
        <w:drawing>
          <wp:inline distT="0" distB="0" distL="0" distR="0" wp14:anchorId="5BF9B0DC" wp14:editId="08C3E899">
            <wp:extent cx="5943600" cy="1815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1815465"/>
                    </a:xfrm>
                    <a:prstGeom prst="rect">
                      <a:avLst/>
                    </a:prstGeom>
                  </pic:spPr>
                </pic:pic>
              </a:graphicData>
            </a:graphic>
          </wp:inline>
        </w:drawing>
      </w:r>
    </w:p>
    <w:p w14:paraId="3A8F1B84" w14:textId="1CC83F16" w:rsidR="00B55488" w:rsidRDefault="00B55488">
      <w:pPr>
        <w:rPr>
          <w:rStyle w:val="jlqj4b"/>
          <w:lang w:val="es-CO"/>
        </w:rPr>
      </w:pPr>
      <w:r>
        <w:rPr>
          <w:rStyle w:val="jlqj4b"/>
          <w:lang w:val="es-CO"/>
        </w:rPr>
        <w:t xml:space="preserve">Estas 2 sin el verde, y sin el café- </w:t>
      </w:r>
    </w:p>
    <w:p w14:paraId="15B25C5A" w14:textId="2CBF5E8D" w:rsidR="00B55488" w:rsidRDefault="00B55488">
      <w:pPr>
        <w:rPr>
          <w:rStyle w:val="jlqj4b"/>
          <w:lang w:val="es-CO"/>
        </w:rPr>
      </w:pPr>
      <w:r w:rsidRPr="00B55488">
        <w:rPr>
          <w:rStyle w:val="jlqj4b"/>
          <w:noProof/>
          <w:lang w:val="es-CO"/>
        </w:rPr>
        <w:lastRenderedPageBreak/>
        <w:drawing>
          <wp:inline distT="0" distB="0" distL="0" distR="0" wp14:anchorId="449B23E9" wp14:editId="0EBD6F93">
            <wp:extent cx="5172113" cy="67818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172113" cy="6781850"/>
                    </a:xfrm>
                    <a:prstGeom prst="rect">
                      <a:avLst/>
                    </a:prstGeom>
                  </pic:spPr>
                </pic:pic>
              </a:graphicData>
            </a:graphic>
          </wp:inline>
        </w:drawing>
      </w:r>
    </w:p>
    <w:p w14:paraId="1C7BBEFA" w14:textId="77777777" w:rsidR="00B55488" w:rsidRDefault="00B55488">
      <w:pPr>
        <w:rPr>
          <w:rStyle w:val="jlqj4b"/>
          <w:lang w:val="es-CO"/>
        </w:rPr>
      </w:pPr>
    </w:p>
    <w:p w14:paraId="5C29888C" w14:textId="2C7EEDF6" w:rsidR="00687E95" w:rsidRPr="00D47585" w:rsidRDefault="00B55488">
      <w:pPr>
        <w:rPr>
          <w:rStyle w:val="jlqj4b"/>
          <w:lang w:val="es-CO"/>
        </w:rPr>
      </w:pPr>
      <w:r>
        <w:rPr>
          <w:rStyle w:val="jlqj4b"/>
          <w:lang w:val="es-CO"/>
        </w:rPr>
        <w:t xml:space="preserve"> </w:t>
      </w:r>
    </w:p>
    <w:p w14:paraId="7CEFCE09" w14:textId="444DA3E7" w:rsidR="00687E95" w:rsidRPr="00D47585" w:rsidRDefault="00687E95">
      <w:pPr>
        <w:rPr>
          <w:rStyle w:val="jlqj4b"/>
          <w:lang w:val="es-CO"/>
        </w:rPr>
      </w:pPr>
    </w:p>
    <w:p w14:paraId="670F3983" w14:textId="1EA54C36" w:rsidR="00687E95" w:rsidRPr="00D47585" w:rsidRDefault="00D47585">
      <w:pPr>
        <w:rPr>
          <w:noProof/>
          <w:lang w:val="es-CO"/>
        </w:rPr>
      </w:pPr>
      <w:r w:rsidRPr="00D47585">
        <w:rPr>
          <w:noProof/>
          <w:lang w:val="es-CO"/>
        </w:rPr>
        <w:t>References</w:t>
      </w:r>
    </w:p>
    <w:p w14:paraId="1ED450F8" w14:textId="77777777" w:rsidR="00D47585" w:rsidRPr="00D47585" w:rsidRDefault="00D47585" w:rsidP="00D47585">
      <w:pPr>
        <w:pStyle w:val="Bibliografa"/>
        <w:rPr>
          <w:rFonts w:ascii="Calibri" w:hAnsi="Calibri" w:cs="Calibri"/>
        </w:rPr>
      </w:pPr>
      <w:r>
        <w:rPr>
          <w:rStyle w:val="jlqj4b"/>
          <w:lang w:val="en"/>
        </w:rPr>
        <w:lastRenderedPageBreak/>
        <w:fldChar w:fldCharType="begin"/>
      </w:r>
      <w:r w:rsidRPr="00354F34">
        <w:rPr>
          <w:rStyle w:val="jlqj4b"/>
          <w:lang w:val="es-CO"/>
        </w:rPr>
        <w:instrText xml:space="preserve"> ADDIN ZOTERO_BIBL {"uncited":[],"omitted":[],"custom":[]} CSL_BIBLIOGRAPHY </w:instrText>
      </w:r>
      <w:r>
        <w:rPr>
          <w:rStyle w:val="jlqj4b"/>
          <w:lang w:val="en"/>
        </w:rPr>
        <w:fldChar w:fldCharType="separate"/>
      </w:r>
      <w:proofErr w:type="spellStart"/>
      <w:r w:rsidRPr="00354F34">
        <w:rPr>
          <w:rFonts w:ascii="Calibri" w:hAnsi="Calibri" w:cs="Calibri"/>
          <w:lang w:val="es-CO"/>
        </w:rPr>
        <w:t>Brugiére</w:t>
      </w:r>
      <w:proofErr w:type="spellEnd"/>
      <w:r w:rsidRPr="00354F34">
        <w:rPr>
          <w:rFonts w:ascii="Calibri" w:hAnsi="Calibri" w:cs="Calibri"/>
          <w:lang w:val="es-CO"/>
        </w:rPr>
        <w:t xml:space="preserve">, T., </w:t>
      </w:r>
      <w:proofErr w:type="spellStart"/>
      <w:r w:rsidRPr="00354F34">
        <w:rPr>
          <w:rFonts w:ascii="Calibri" w:hAnsi="Calibri" w:cs="Calibri"/>
          <w:lang w:val="es-CO"/>
        </w:rPr>
        <w:t>Exley</w:t>
      </w:r>
      <w:proofErr w:type="spellEnd"/>
      <w:r w:rsidRPr="00354F34">
        <w:rPr>
          <w:rFonts w:ascii="Calibri" w:hAnsi="Calibri" w:cs="Calibri"/>
          <w:lang w:val="es-CO"/>
        </w:rPr>
        <w:t xml:space="preserve">, C., 2017. </w:t>
      </w:r>
      <w:r w:rsidRPr="00D47585">
        <w:rPr>
          <w:rFonts w:ascii="Calibri" w:hAnsi="Calibri" w:cs="Calibri"/>
        </w:rPr>
        <w:t>Callose-associated silica deposition in Arabidopsis. Journal of Trace Elements in Medicine and Biology 39, 86–90. https://doi.org/10.1016/j.jtemb.2016.08.005</w:t>
      </w:r>
    </w:p>
    <w:p w14:paraId="5232F01E" w14:textId="77777777" w:rsidR="00D47585" w:rsidRPr="00D47585" w:rsidRDefault="00D47585" w:rsidP="00D47585">
      <w:pPr>
        <w:pStyle w:val="Bibliografa"/>
        <w:rPr>
          <w:rFonts w:ascii="Calibri" w:hAnsi="Calibri" w:cs="Calibri"/>
        </w:rPr>
      </w:pPr>
      <w:r w:rsidRPr="00D47585">
        <w:rPr>
          <w:rFonts w:ascii="Calibri" w:hAnsi="Calibri" w:cs="Calibri"/>
        </w:rPr>
        <w:t>Casey, W., Kinrade, S., Knight, C., Rains, D., Epstein, E., 2004. Aqueous silicate complexes in wheat, Triticum aestivum L. Plant, Cell &amp; Environment 27, 51–54.</w:t>
      </w:r>
    </w:p>
    <w:p w14:paraId="07328751" w14:textId="77777777" w:rsidR="00D47585" w:rsidRPr="00D47585" w:rsidRDefault="00D47585" w:rsidP="00D47585">
      <w:pPr>
        <w:pStyle w:val="Bibliografa"/>
        <w:rPr>
          <w:rFonts w:ascii="Calibri" w:hAnsi="Calibri" w:cs="Calibri"/>
          <w:lang w:val="es-CO"/>
        </w:rPr>
      </w:pPr>
      <w:r w:rsidRPr="00D47585">
        <w:rPr>
          <w:rFonts w:ascii="Calibri" w:hAnsi="Calibri" w:cs="Calibri"/>
        </w:rPr>
        <w:t xml:space="preserve">Epstein, E., 1994. The anomaly of silicon in plant biology. </w:t>
      </w:r>
      <w:r w:rsidRPr="00D47585">
        <w:rPr>
          <w:rFonts w:ascii="Calibri" w:hAnsi="Calibri" w:cs="Calibri"/>
          <w:lang w:val="es-CO"/>
        </w:rPr>
        <w:t>Proc Natl Acad Sci USA 91. https://doi.org/10.1073/pnas.91.1.11</w:t>
      </w:r>
    </w:p>
    <w:p w14:paraId="387DEECA" w14:textId="77777777" w:rsidR="00D47585" w:rsidRPr="00D47585" w:rsidRDefault="00D47585" w:rsidP="00D47585">
      <w:pPr>
        <w:pStyle w:val="Bibliografa"/>
        <w:rPr>
          <w:rFonts w:ascii="Calibri" w:hAnsi="Calibri" w:cs="Calibri"/>
        </w:rPr>
      </w:pPr>
      <w:r w:rsidRPr="00354F34">
        <w:rPr>
          <w:rFonts w:ascii="Calibri" w:hAnsi="Calibri" w:cs="Calibri"/>
        </w:rPr>
        <w:t xml:space="preserve">Fang, J.-Y., Ma, X.-L., 2006. </w:t>
      </w:r>
      <w:r w:rsidRPr="00D47585">
        <w:rPr>
          <w:rFonts w:ascii="Calibri" w:hAnsi="Calibri" w:cs="Calibri"/>
        </w:rPr>
        <w:t>In vitro simulation studies of silica deposition induced by lignin from rice. Journal of Zhejiang University. Science. B 7, 267–271. https://doi.org/10.1631/jzus.2006.B0267</w:t>
      </w:r>
    </w:p>
    <w:p w14:paraId="523E9658" w14:textId="77777777" w:rsidR="00D47585" w:rsidRPr="00D47585" w:rsidRDefault="00D47585" w:rsidP="00D47585">
      <w:pPr>
        <w:pStyle w:val="Bibliografa"/>
        <w:rPr>
          <w:rFonts w:ascii="Calibri" w:hAnsi="Calibri" w:cs="Calibri"/>
        </w:rPr>
      </w:pPr>
      <w:r w:rsidRPr="00D47585">
        <w:rPr>
          <w:rFonts w:ascii="Calibri" w:hAnsi="Calibri" w:cs="Calibri"/>
        </w:rPr>
        <w:t>Głazowska, S., Murozuka, E., Persson, D.P., Castro, P.H., Schjoerring, J.K., 2018. Silicon affects seed development and leaf macrohair formation in Brachypodium distachyon. Physiologia Plantarum 163, 231–246. https://doi.org/10.1111/ppl.12675</w:t>
      </w:r>
    </w:p>
    <w:p w14:paraId="461A9B70" w14:textId="77777777" w:rsidR="00D47585" w:rsidRPr="00D47585" w:rsidRDefault="00D47585" w:rsidP="00D47585">
      <w:pPr>
        <w:pStyle w:val="Bibliografa"/>
        <w:rPr>
          <w:rFonts w:ascii="Calibri" w:hAnsi="Calibri" w:cs="Calibri"/>
        </w:rPr>
      </w:pPr>
      <w:r w:rsidRPr="00D47585">
        <w:rPr>
          <w:rFonts w:ascii="Calibri" w:hAnsi="Calibri" w:cs="Calibri"/>
        </w:rPr>
        <w:t>Kumar, S., Soukup, M., Elbaum, R., 2017. Silicification in Grasses: Variation between Different Cell Types. Frontiers in Plant Science 8, 438. https://doi.org/10.3389/fpls.2017.00438</w:t>
      </w:r>
    </w:p>
    <w:p w14:paraId="05C9FFFE" w14:textId="77777777" w:rsidR="00D47585" w:rsidRPr="00D47585" w:rsidRDefault="00D47585" w:rsidP="00D47585">
      <w:pPr>
        <w:pStyle w:val="Bibliografa"/>
        <w:rPr>
          <w:rFonts w:ascii="Calibri" w:hAnsi="Calibri" w:cs="Calibri"/>
        </w:rPr>
      </w:pPr>
      <w:r w:rsidRPr="00D47585">
        <w:rPr>
          <w:rFonts w:ascii="Calibri" w:hAnsi="Calibri" w:cs="Calibri"/>
        </w:rPr>
        <w:t>Law, C., Exley, C., 2011. New insight into silica deposition in horsetail (Equisetum arvense). BMC Plant Biology 11, 1–9. https://doi.org/10.1186/1471-2229-11-112</w:t>
      </w:r>
    </w:p>
    <w:p w14:paraId="316E60C2" w14:textId="77777777" w:rsidR="00D47585" w:rsidRPr="00D47585" w:rsidRDefault="00D47585" w:rsidP="00D47585">
      <w:pPr>
        <w:pStyle w:val="Bibliografa"/>
        <w:rPr>
          <w:rFonts w:ascii="Calibri" w:hAnsi="Calibri" w:cs="Calibri"/>
        </w:rPr>
      </w:pPr>
      <w:r w:rsidRPr="00D47585">
        <w:rPr>
          <w:rFonts w:ascii="Calibri" w:hAnsi="Calibri" w:cs="Calibri"/>
        </w:rPr>
        <w:t>Mansfield, S.D., Kim, H., Lu, F., Ralph, J., 2012. Whole plant cell wall characterization using solution-state 2D NMR. Nat. Protocols 7, 1579–1589. https://doi.org/10.1038/nprot.2012.064</w:t>
      </w:r>
    </w:p>
    <w:p w14:paraId="7282AFC4" w14:textId="77777777" w:rsidR="00D47585" w:rsidRPr="00D47585" w:rsidRDefault="00D47585" w:rsidP="00D47585">
      <w:pPr>
        <w:pStyle w:val="Bibliografa"/>
        <w:rPr>
          <w:rFonts w:ascii="Calibri" w:hAnsi="Calibri" w:cs="Calibri"/>
        </w:rPr>
      </w:pPr>
      <w:r w:rsidRPr="00D47585">
        <w:rPr>
          <w:rFonts w:ascii="Calibri" w:hAnsi="Calibri" w:cs="Calibri"/>
        </w:rPr>
        <w:t>Rafi, M.M., Epstein, E., 1999. Silicon absorption by wheat (Triticum aestivum L.). Plant and Soil 211, 223–230.</w:t>
      </w:r>
    </w:p>
    <w:p w14:paraId="1A9DE260" w14:textId="77777777" w:rsidR="00D47585" w:rsidRPr="00D47585" w:rsidRDefault="00D47585" w:rsidP="00D47585">
      <w:pPr>
        <w:pStyle w:val="Bibliografa"/>
        <w:rPr>
          <w:rFonts w:ascii="Calibri" w:hAnsi="Calibri" w:cs="Calibri"/>
        </w:rPr>
      </w:pPr>
      <w:r w:rsidRPr="00D47585">
        <w:rPr>
          <w:rFonts w:ascii="Calibri" w:hAnsi="Calibri" w:cs="Calibri"/>
        </w:rPr>
        <w:t>Sluiter, A., Hames, B., Ruiz, R., Scarlata, C., Sluiter, J., Templeton, D., Crocker, D., 2008. Determination of structural carbohydrates and lignin in biomass. Laboratory analytical procedure 1617, 1–16.</w:t>
      </w:r>
    </w:p>
    <w:p w14:paraId="36022D34" w14:textId="77777777" w:rsidR="00D47585" w:rsidRPr="00D47585" w:rsidRDefault="00D47585" w:rsidP="00D47585">
      <w:pPr>
        <w:pStyle w:val="Bibliografa"/>
        <w:rPr>
          <w:rFonts w:ascii="Calibri" w:hAnsi="Calibri" w:cs="Calibri"/>
        </w:rPr>
      </w:pPr>
      <w:r w:rsidRPr="00D47585">
        <w:rPr>
          <w:rFonts w:ascii="Calibri" w:hAnsi="Calibri" w:cs="Calibri"/>
        </w:rPr>
        <w:t>Swedlund, P.J., Miskelly, G.M., McQuillan, A.J., 2009. An attenuated total reflectance IR study of silicic acid adsorbed onto a ferric oxyhydroxide surface. Geochimica et Cosmochimica Acta 73, 4199–4214. https://doi.org/10.1016/j.gca.2009.04.007</w:t>
      </w:r>
    </w:p>
    <w:p w14:paraId="0C8D03CD" w14:textId="77777777" w:rsidR="00D47585" w:rsidRPr="00D47585" w:rsidRDefault="00D47585" w:rsidP="00D47585">
      <w:pPr>
        <w:pStyle w:val="Bibliografa"/>
        <w:rPr>
          <w:rFonts w:ascii="Calibri" w:hAnsi="Calibri" w:cs="Calibri"/>
        </w:rPr>
      </w:pPr>
      <w:r w:rsidRPr="00D47585">
        <w:rPr>
          <w:rFonts w:ascii="Calibri" w:hAnsi="Calibri" w:cs="Calibri"/>
        </w:rPr>
        <w:t>Trembath-Reichert, E., Wilson, J.P., McGlynn, S.E., Fischer, W.W., 2015. Four hundred million years of silica biomineralization in land plants. Proceedings of the National Academy of Sciences 112, 5449–5454.</w:t>
      </w:r>
    </w:p>
    <w:p w14:paraId="18D79622" w14:textId="77777777" w:rsidR="00D47585" w:rsidRPr="00D47585" w:rsidRDefault="00D47585" w:rsidP="00D47585">
      <w:pPr>
        <w:pStyle w:val="Bibliografa"/>
        <w:rPr>
          <w:rFonts w:ascii="Calibri" w:hAnsi="Calibri" w:cs="Calibri"/>
        </w:rPr>
      </w:pPr>
      <w:r w:rsidRPr="00D47585">
        <w:rPr>
          <w:rFonts w:ascii="Calibri" w:hAnsi="Calibri" w:cs="Calibri"/>
        </w:rPr>
        <w:t>Yamanaka, S., Sato, K., Ito, F., Komatsubara, S., Ohata, H., Yoshino, K., 2012. Roles of silica and lignin in horsetail (Equisetum hyemale), with special reference to mechanical properties. Journal of Applied Physics 111, 044703.</w:t>
      </w:r>
    </w:p>
    <w:p w14:paraId="21A754D8" w14:textId="77777777" w:rsidR="00D47585" w:rsidRPr="00D47585" w:rsidRDefault="00D47585" w:rsidP="00D47585">
      <w:pPr>
        <w:pStyle w:val="Bibliografa"/>
        <w:rPr>
          <w:rFonts w:ascii="Calibri" w:hAnsi="Calibri" w:cs="Calibri"/>
        </w:rPr>
      </w:pPr>
      <w:r w:rsidRPr="00D47585">
        <w:rPr>
          <w:rFonts w:ascii="Calibri" w:hAnsi="Calibri" w:cs="Calibri"/>
        </w:rPr>
        <w:t>Zhang, C., Wang, L., Zhang, W., Zhang, F., 2013. Do lignification and silicification of the cell wall precede silicon deposition in the silica cell of the rice (Oryza sativa L.) leaf epidermis? Plant and soil 372, 137–149.</w:t>
      </w:r>
    </w:p>
    <w:p w14:paraId="2B6EA8AE" w14:textId="77777777" w:rsidR="00D47585" w:rsidRPr="00D47585" w:rsidRDefault="00D47585" w:rsidP="00D47585">
      <w:pPr>
        <w:pStyle w:val="Bibliografa"/>
        <w:rPr>
          <w:rFonts w:ascii="Calibri" w:hAnsi="Calibri" w:cs="Calibri"/>
        </w:rPr>
      </w:pPr>
      <w:r w:rsidRPr="00D47585">
        <w:rPr>
          <w:rFonts w:ascii="Calibri" w:hAnsi="Calibri" w:cs="Calibri"/>
        </w:rPr>
        <w:t>Zhang, J., Zou, W., Li, Y., Feng, Y., Zhang, H., Wu, Z., Tu, Y., Wang, Y., Cai, X., Peng, L., 2015. Silica distinctively affects cell wall features and lignocellulosic saccharification with large enhancement on biomass production in rice. Plant Science 239, 84–91. https://doi.org/10.1016/j.plantsci.2015.07.014</w:t>
      </w:r>
    </w:p>
    <w:p w14:paraId="4669648C" w14:textId="5EAD5A8C" w:rsidR="00D47585" w:rsidRDefault="00D47585">
      <w:pPr>
        <w:rPr>
          <w:rStyle w:val="jlqj4b"/>
          <w:lang w:val="en"/>
        </w:rPr>
      </w:pPr>
      <w:r>
        <w:rPr>
          <w:rStyle w:val="jlqj4b"/>
          <w:lang w:val="en"/>
        </w:rPr>
        <w:fldChar w:fldCharType="end"/>
      </w:r>
    </w:p>
    <w:sectPr w:rsidR="00D47585">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Yohanna Cabrera Orozco" w:date="2021-04-28T09:42:00Z" w:initials="YCO">
    <w:p w14:paraId="2ACFF449" w14:textId="77777777" w:rsidR="00637187" w:rsidRPr="00637187" w:rsidRDefault="00637187">
      <w:pPr>
        <w:pStyle w:val="Textocomentario"/>
        <w:rPr>
          <w:lang w:val="es-CO"/>
        </w:rPr>
      </w:pPr>
      <w:r>
        <w:rPr>
          <w:rStyle w:val="Refdecomentario"/>
        </w:rPr>
        <w:annotationRef/>
      </w:r>
      <w:r w:rsidRPr="00637187">
        <w:rPr>
          <w:lang w:val="es-CO"/>
        </w:rPr>
        <w:t xml:space="preserve">No </w:t>
      </w:r>
      <w:proofErr w:type="gramStart"/>
      <w:r w:rsidRPr="00637187">
        <w:rPr>
          <w:lang w:val="es-CO"/>
        </w:rPr>
        <w:t>deberían</w:t>
      </w:r>
      <w:proofErr w:type="gramEnd"/>
      <w:r w:rsidRPr="00637187">
        <w:rPr>
          <w:lang w:val="es-CO"/>
        </w:rPr>
        <w:t xml:space="preserve"> haber tres g</w:t>
      </w:r>
      <w:r>
        <w:rPr>
          <w:lang w:val="es-CO"/>
        </w:rPr>
        <w:t xml:space="preserve">rupos por cada parte? </w:t>
      </w:r>
    </w:p>
  </w:comment>
  <w:comment w:id="4" w:author="Yohanna Cabrera Orozco" w:date="2021-09-23T13:21:00Z" w:initials="YCO">
    <w:p w14:paraId="13125E38" w14:textId="7151E2F9" w:rsidR="00B24B2F" w:rsidRPr="00B55488" w:rsidRDefault="00B24B2F">
      <w:pPr>
        <w:pStyle w:val="Textocomentario"/>
        <w:rPr>
          <w:lang w:val="es-CO"/>
        </w:rPr>
      </w:pPr>
      <w:r>
        <w:rPr>
          <w:rStyle w:val="Refdecomentario"/>
        </w:rPr>
        <w:annotationRef/>
      </w:r>
      <w:proofErr w:type="spellStart"/>
      <w:r w:rsidRPr="00B55488">
        <w:rPr>
          <w:lang w:val="es-CO"/>
        </w:rPr>
        <w:t>From</w:t>
      </w:r>
      <w:proofErr w:type="spellEnd"/>
      <w:r w:rsidRPr="00B55488">
        <w:rPr>
          <w:lang w:val="es-CO"/>
        </w:rPr>
        <w:t xml:space="preserve"> Candi</w:t>
      </w:r>
      <w:r w:rsidR="00B55488" w:rsidRPr="00B55488">
        <w:rPr>
          <w:lang w:val="es-CO"/>
        </w:rPr>
        <w:t xml:space="preserve">. </w:t>
      </w:r>
      <w:proofErr w:type="gramStart"/>
      <w:r w:rsidR="00B55488" w:rsidRPr="00B55488">
        <w:rPr>
          <w:lang w:val="es-CO"/>
        </w:rPr>
        <w:t>Todavía vale??</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CFF449" w15:done="0"/>
  <w15:commentEx w15:paraId="13125E3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CFF449" w16cid:durableId="24F6B5C3"/>
  <w16cid:commentId w16cid:paraId="13125E38" w16cid:durableId="24F6B5C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entaur">
    <w:panose1 w:val="02030504050205020304"/>
    <w:charset w:val="00"/>
    <w:family w:val="roman"/>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0F371AA"/>
    <w:multiLevelType w:val="hybridMultilevel"/>
    <w:tmpl w:val="5A7003C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ohanna Cabrera Orozco">
    <w15:presenceInfo w15:providerId="AD" w15:userId="S-1-5-21-1584078763-2279971399-3664282244-1240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7a0NLYwMDA3NzO2MDNQ0lEKTi0uzszPAykwqQUAK9yQviwAAAA="/>
  </w:docVars>
  <w:rsids>
    <w:rsidRoot w:val="000850B5"/>
    <w:rsid w:val="00002E09"/>
    <w:rsid w:val="000850B5"/>
    <w:rsid w:val="000A5816"/>
    <w:rsid w:val="00150EE5"/>
    <w:rsid w:val="00184761"/>
    <w:rsid w:val="001F64CC"/>
    <w:rsid w:val="00223AEC"/>
    <w:rsid w:val="002807CD"/>
    <w:rsid w:val="00286D9B"/>
    <w:rsid w:val="00291B35"/>
    <w:rsid w:val="00295D4A"/>
    <w:rsid w:val="00354F34"/>
    <w:rsid w:val="00500EC6"/>
    <w:rsid w:val="005652A0"/>
    <w:rsid w:val="00565EA2"/>
    <w:rsid w:val="005C40F5"/>
    <w:rsid w:val="00637187"/>
    <w:rsid w:val="00687E95"/>
    <w:rsid w:val="0069411C"/>
    <w:rsid w:val="00782D67"/>
    <w:rsid w:val="008749A5"/>
    <w:rsid w:val="009515E6"/>
    <w:rsid w:val="009C74E8"/>
    <w:rsid w:val="009F3814"/>
    <w:rsid w:val="00A16B74"/>
    <w:rsid w:val="00A45FEA"/>
    <w:rsid w:val="00A9138C"/>
    <w:rsid w:val="00B20B2A"/>
    <w:rsid w:val="00B24B2F"/>
    <w:rsid w:val="00B55488"/>
    <w:rsid w:val="00B643B9"/>
    <w:rsid w:val="00C13A2E"/>
    <w:rsid w:val="00C35DDD"/>
    <w:rsid w:val="00C60CAA"/>
    <w:rsid w:val="00C933F8"/>
    <w:rsid w:val="00D47585"/>
    <w:rsid w:val="00D94E34"/>
    <w:rsid w:val="00DF68CB"/>
    <w:rsid w:val="00F72AC1"/>
    <w:rsid w:val="00F9324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67E92"/>
  <w15:chartTrackingRefBased/>
  <w15:docId w15:val="{BFED5DA1-C487-4E52-8439-CBA5BD5879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2">
    <w:name w:val="heading 2"/>
    <w:basedOn w:val="Normal"/>
    <w:next w:val="Normal"/>
    <w:link w:val="Ttulo2Car"/>
    <w:uiPriority w:val="9"/>
    <w:qFormat/>
    <w:rsid w:val="00C60CAA"/>
    <w:pPr>
      <w:keepNext/>
      <w:spacing w:before="360" w:after="60" w:line="360" w:lineRule="auto"/>
      <w:outlineLvl w:val="1"/>
    </w:pPr>
    <w:rPr>
      <w:rFonts w:ascii="Arial" w:eastAsia="Times New Roman" w:hAnsi="Arial" w:cs="Arial"/>
      <w:b/>
      <w:bCs/>
      <w:iCs/>
      <w:sz w:val="24"/>
      <w:szCs w:val="28"/>
      <w:lang w:val="en-GB" w:eastAsia="da-DK"/>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jlqj4b">
    <w:name w:val="jlqj4b"/>
    <w:basedOn w:val="Fuentedeprrafopredeter"/>
    <w:rsid w:val="000850B5"/>
  </w:style>
  <w:style w:type="character" w:customStyle="1" w:styleId="viiyi">
    <w:name w:val="viiyi"/>
    <w:basedOn w:val="Fuentedeprrafopredeter"/>
    <w:rsid w:val="00DF68CB"/>
  </w:style>
  <w:style w:type="character" w:customStyle="1" w:styleId="Ttulo2Car">
    <w:name w:val="Título 2 Car"/>
    <w:basedOn w:val="Fuentedeprrafopredeter"/>
    <w:link w:val="Ttulo2"/>
    <w:uiPriority w:val="9"/>
    <w:rsid w:val="00C60CAA"/>
    <w:rPr>
      <w:rFonts w:ascii="Arial" w:eastAsia="Times New Roman" w:hAnsi="Arial" w:cs="Arial"/>
      <w:b/>
      <w:bCs/>
      <w:iCs/>
      <w:sz w:val="24"/>
      <w:szCs w:val="28"/>
      <w:lang w:val="en-GB" w:eastAsia="da-DK"/>
    </w:rPr>
  </w:style>
  <w:style w:type="paragraph" w:customStyle="1" w:styleId="Yohanna">
    <w:name w:val="Yohanna"/>
    <w:autoRedefine/>
    <w:qFormat/>
    <w:rsid w:val="0069411C"/>
    <w:pPr>
      <w:spacing w:after="240" w:line="360" w:lineRule="auto"/>
      <w:jc w:val="both"/>
    </w:pPr>
    <w:rPr>
      <w:rFonts w:ascii="Times New Roman" w:hAnsi="Times New Roman" w:cs="Times New Roman"/>
      <w:lang w:val="en"/>
    </w:rPr>
  </w:style>
  <w:style w:type="paragraph" w:styleId="Descripcin">
    <w:name w:val="caption"/>
    <w:basedOn w:val="Normal"/>
    <w:next w:val="Normal"/>
    <w:uiPriority w:val="35"/>
    <w:qFormat/>
    <w:rsid w:val="000A5816"/>
    <w:pPr>
      <w:spacing w:after="200" w:line="360" w:lineRule="auto"/>
    </w:pPr>
    <w:rPr>
      <w:rFonts w:ascii="Times New Roman" w:eastAsia="Times New Roman" w:hAnsi="Times New Roman" w:cs="Times New Roman"/>
      <w:b/>
      <w:bCs/>
      <w:sz w:val="18"/>
      <w:szCs w:val="18"/>
      <w:lang w:val="en-GB" w:eastAsia="da-DK"/>
    </w:rPr>
  </w:style>
  <w:style w:type="character" w:styleId="Refdecomentario">
    <w:name w:val="annotation reference"/>
    <w:basedOn w:val="Fuentedeprrafopredeter"/>
    <w:uiPriority w:val="99"/>
    <w:semiHidden/>
    <w:unhideWhenUsed/>
    <w:rsid w:val="00637187"/>
    <w:rPr>
      <w:sz w:val="16"/>
      <w:szCs w:val="16"/>
    </w:rPr>
  </w:style>
  <w:style w:type="paragraph" w:styleId="Textocomentario">
    <w:name w:val="annotation text"/>
    <w:basedOn w:val="Normal"/>
    <w:link w:val="TextocomentarioCar"/>
    <w:uiPriority w:val="99"/>
    <w:semiHidden/>
    <w:unhideWhenUsed/>
    <w:rsid w:val="00637187"/>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37187"/>
    <w:rPr>
      <w:sz w:val="20"/>
      <w:szCs w:val="20"/>
    </w:rPr>
  </w:style>
  <w:style w:type="paragraph" w:styleId="Asuntodelcomentario">
    <w:name w:val="annotation subject"/>
    <w:basedOn w:val="Textocomentario"/>
    <w:next w:val="Textocomentario"/>
    <w:link w:val="AsuntodelcomentarioCar"/>
    <w:uiPriority w:val="99"/>
    <w:semiHidden/>
    <w:unhideWhenUsed/>
    <w:rsid w:val="00637187"/>
    <w:rPr>
      <w:b/>
      <w:bCs/>
    </w:rPr>
  </w:style>
  <w:style w:type="character" w:customStyle="1" w:styleId="AsuntodelcomentarioCar">
    <w:name w:val="Asunto del comentario Car"/>
    <w:basedOn w:val="TextocomentarioCar"/>
    <w:link w:val="Asuntodelcomentario"/>
    <w:uiPriority w:val="99"/>
    <w:semiHidden/>
    <w:rsid w:val="00637187"/>
    <w:rPr>
      <w:b/>
      <w:bCs/>
      <w:sz w:val="20"/>
      <w:szCs w:val="20"/>
    </w:rPr>
  </w:style>
  <w:style w:type="paragraph" w:styleId="Textodeglobo">
    <w:name w:val="Balloon Text"/>
    <w:basedOn w:val="Normal"/>
    <w:link w:val="TextodegloboCar"/>
    <w:uiPriority w:val="99"/>
    <w:semiHidden/>
    <w:unhideWhenUsed/>
    <w:rsid w:val="00637187"/>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37187"/>
    <w:rPr>
      <w:rFonts w:ascii="Segoe UI" w:hAnsi="Segoe UI" w:cs="Segoe UI"/>
      <w:sz w:val="18"/>
      <w:szCs w:val="18"/>
    </w:rPr>
  </w:style>
  <w:style w:type="paragraph" w:styleId="Bibliografa">
    <w:name w:val="Bibliography"/>
    <w:basedOn w:val="Normal"/>
    <w:next w:val="Normal"/>
    <w:uiPriority w:val="37"/>
    <w:unhideWhenUsed/>
    <w:rsid w:val="00D47585"/>
    <w:pPr>
      <w:spacing w:after="0" w:line="240" w:lineRule="auto"/>
      <w:ind w:left="720" w:hanging="720"/>
    </w:pPr>
  </w:style>
  <w:style w:type="table" w:styleId="Tablaconcuadrculaclara">
    <w:name w:val="Grid Table Light"/>
    <w:basedOn w:val="Tablanormal"/>
    <w:uiPriority w:val="40"/>
    <w:rsid w:val="00B20B2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jpeg"/><Relationship Id="rId11" Type="http://schemas.openxmlformats.org/officeDocument/2006/relationships/image" Target="media/image4.png"/><Relationship Id="rId5" Type="http://schemas.openxmlformats.org/officeDocument/2006/relationships/image" Target="media/image1.emf"/><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webSettings" Target="web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72</TotalTime>
  <Pages>1</Pages>
  <Words>3130</Words>
  <Characters>17219</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SUND - KU</Company>
  <LinksUpToDate>false</LinksUpToDate>
  <CharactersWithSpaces>203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hanna Cabrera Orozco</dc:creator>
  <cp:keywords/>
  <dc:description/>
  <cp:lastModifiedBy>Andrés Felipe Beltrán Rodriguez</cp:lastModifiedBy>
  <cp:revision>16</cp:revision>
  <dcterms:created xsi:type="dcterms:W3CDTF">2021-09-15T08:58:00Z</dcterms:created>
  <dcterms:modified xsi:type="dcterms:W3CDTF">2021-09-23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Remapped">
    <vt:lpwstr>true</vt:lpwstr>
  </property>
  <property fmtid="{D5CDD505-2E9C-101B-9397-08002B2CF9AE}" pid="3" name="ZOTERO_PREF_1">
    <vt:lpwstr>&lt;data data-version="3" zotero-version="5.0.96.2"&gt;&lt;session id="bvNnewi8"/&gt;&lt;style id="http://www.zotero.org/styles/elsevier-harvard" hasBibliography="1" bibliographyStyleHasBeenSet="1"/&gt;&lt;prefs&gt;&lt;pref name="fieldType" value="Field"/&gt;&lt;/prefs&gt;&lt;/data&gt;</vt:lpwstr>
  </property>
</Properties>
</file>